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10.xml" ContentType="application/vnd.openxmlformats-officedocument.drawingml.chart+xml"/>
  <Override PartName="/word/charts/chart40.xml" ContentType="application/vnd.openxmlformats-officedocument.drawingml.chart+xml"/>
  <Override PartName="/word/charts/colors10.xml" ContentType="application/vnd.ms-office.chartcolorstyle+xml"/>
  <Override PartName="/word/charts/style10.xml" ContentType="application/vnd.ms-office.chartstyle+xml"/>
  <Override PartName="/word/charts/colors40.xml" ContentType="application/vnd.ms-office.chartcolorstyle+xml"/>
  <Override PartName="/word/charts/style4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E096C0" w14:textId="0E630C8A" w:rsidR="006B3F1F" w:rsidRDefault="00D21D00" w:rsidP="00A631A3">
      <w:pPr>
        <w:pStyle w:val="Title"/>
        <w:spacing w:before="0" w:beforeAutospacing="0" w:after="180"/>
      </w:pPr>
      <w:r>
        <w:t>Exploring Smart Home</w:t>
      </w:r>
      <w:r w:rsidR="005E7B56">
        <w:t xml:space="preserve"> Device Sharing</w:t>
      </w:r>
      <w:r>
        <w:t xml:space="preserve"> Beyond the Home</w:t>
      </w:r>
    </w:p>
    <w:tbl>
      <w:tblPr>
        <w:tblW w:w="3551" w:type="dxa"/>
        <w:jc w:val="center"/>
        <w:tblLayout w:type="fixed"/>
        <w:tblLook w:val="0000" w:firstRow="0" w:lastRow="0" w:firstColumn="0" w:lastColumn="0" w:noHBand="0" w:noVBand="0"/>
      </w:tblPr>
      <w:tblGrid>
        <w:gridCol w:w="3551"/>
      </w:tblGrid>
      <w:tr w:rsidR="00921363" w14:paraId="2A071708" w14:textId="77777777" w:rsidTr="002068B1">
        <w:trPr>
          <w:trHeight w:val="1417"/>
          <w:tblHeader/>
          <w:jc w:val="center"/>
        </w:trPr>
        <w:tc>
          <w:tcPr>
            <w:tcW w:w="3551" w:type="dxa"/>
            <w:tcBorders>
              <w:top w:val="nil"/>
              <w:left w:val="nil"/>
              <w:bottom w:val="nil"/>
              <w:right w:val="nil"/>
            </w:tcBorders>
          </w:tcPr>
          <w:p w14:paraId="38043A10" w14:textId="6766FB21" w:rsidR="00921363" w:rsidRPr="00D62A4A" w:rsidRDefault="00921363" w:rsidP="00921363">
            <w:pPr>
              <w:pStyle w:val="AuthorName"/>
            </w:pPr>
            <w:r>
              <w:t>Anonymized</w:t>
            </w:r>
          </w:p>
          <w:p w14:paraId="15344A76" w14:textId="42BEC59D" w:rsidR="00921363" w:rsidRPr="00D62A4A" w:rsidRDefault="00921363" w:rsidP="00921363">
            <w:pPr>
              <w:pStyle w:val="AuthorAffiliation"/>
            </w:pPr>
            <w:r>
              <w:t>For</w:t>
            </w:r>
          </w:p>
          <w:p w14:paraId="121951C2" w14:textId="1C528049" w:rsidR="00921363" w:rsidRPr="00D62A4A" w:rsidRDefault="00921363" w:rsidP="00921363">
            <w:pPr>
              <w:pStyle w:val="AuthorAffiliation"/>
            </w:pPr>
            <w:r>
              <w:t>Peer</w:t>
            </w:r>
          </w:p>
          <w:p w14:paraId="70623E7D" w14:textId="4EF00368" w:rsidR="00921363" w:rsidRPr="00D62A4A" w:rsidRDefault="00921363" w:rsidP="00921363">
            <w:pPr>
              <w:pStyle w:val="AuthorAffiliation"/>
            </w:pPr>
            <w:r>
              <w:t>Review</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mc:AlternateContent>
          <mc:Choice Requires="wps">
            <w:drawing>
              <wp:anchor distT="0" distB="0" distL="114300" distR="114300" simplePos="0" relativeHeight="251656704" behindDoc="0" locked="1" layoutInCell="1" allowOverlap="0" wp14:anchorId="5E6106D7" wp14:editId="4DAB683F">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02DF2C7" w14:textId="48C12588" w:rsidR="002068B1" w:rsidRDefault="002068B1"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2068B1" w:rsidRDefault="002068B1" w:rsidP="000E69B1">
                            <w:pPr>
                              <w:numPr>
                                <w:ilvl w:val="0"/>
                                <w:numId w:val="13"/>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2068B1" w:rsidRDefault="002068B1" w:rsidP="000E69B1">
                            <w:pPr>
                              <w:numPr>
                                <w:ilvl w:val="0"/>
                                <w:numId w:val="13"/>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2068B1" w:rsidRDefault="002068B1" w:rsidP="000E69B1">
                            <w:pPr>
                              <w:numPr>
                                <w:ilvl w:val="0"/>
                                <w:numId w:val="13"/>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2068B1" w:rsidRDefault="002068B1"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2068B1" w:rsidRPr="00D3324C" w:rsidRDefault="002068B1"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left:0;text-align:left;margin-left:0;margin-top:538.55pt;width:239.75pt;height:136.45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" o:allowoverlap="f" stroked="f">
                <v:textbox inset="0,,0">
                  <w:txbxContent>
                    <w:p w14:paraId="102DF2C7" w14:textId="48C12588" w:rsidR="002068B1" w:rsidRDefault="002068B1"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2068B1" w:rsidRDefault="002068B1" w:rsidP="000E69B1">
                      <w:pPr>
                        <w:numPr>
                          <w:ilvl w:val="0"/>
                          <w:numId w:val="13"/>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2068B1" w:rsidRDefault="002068B1" w:rsidP="000E69B1">
                      <w:pPr>
                        <w:numPr>
                          <w:ilvl w:val="0"/>
                          <w:numId w:val="13"/>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2068B1" w:rsidRDefault="002068B1" w:rsidP="000E69B1">
                      <w:pPr>
                        <w:numPr>
                          <w:ilvl w:val="0"/>
                          <w:numId w:val="13"/>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2068B1" w:rsidRDefault="002068B1"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2068B1" w:rsidRPr="00D3324C" w:rsidRDefault="002068B1"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1CE67727" w:rsidR="006B3F1F" w:rsidRPr="002B5B77" w:rsidRDefault="005E7B56">
      <w:r>
        <w:t>Understanding a user’s needs and use cases for which they might find value in a technology</w:t>
      </w:r>
      <w:r w:rsidR="00FF6FFC">
        <w:t xml:space="preserve"> </w:t>
      </w:r>
      <w:r>
        <w:t>are pivotal to success of any technology</w:t>
      </w:r>
      <w:r w:rsidR="00FF6FFC">
        <w:t xml:space="preserve">. </w:t>
      </w:r>
      <w:r w:rsidR="007D53EE">
        <w:t>W</w:t>
      </w:r>
      <w:r w:rsidR="007D53EE" w:rsidRPr="007C5D81">
        <w:t xml:space="preserve">e conducted a web-based </w:t>
      </w:r>
      <w:r w:rsidR="007D53EE">
        <w:t xml:space="preserve">pilot </w:t>
      </w:r>
      <w:r w:rsidR="007D53EE" w:rsidRPr="007C5D81">
        <w:t xml:space="preserve">survey </w:t>
      </w:r>
      <w:r w:rsidR="007D53EE">
        <w:t>with nineteen</w:t>
      </w:r>
      <w:r w:rsidR="007D53EE" w:rsidRPr="007C5D81">
        <w:t xml:space="preserve"> smart home users</w:t>
      </w:r>
      <w:r w:rsidR="007D53EE">
        <w:t xml:space="preserve"> to gain insights into their thoughts on sharing their smart home devices with people outside their home. </w:t>
      </w:r>
      <w:r w:rsidR="00391024">
        <w:t>We aim</w:t>
      </w:r>
      <w:r w:rsidR="007D53EE">
        <w:t>ed</w:t>
      </w:r>
      <w:r w:rsidR="00391024">
        <w:t xml:space="preserve"> to find</w:t>
      </w:r>
      <w:r w:rsidR="00A42310">
        <w:t xml:space="preserve"> why</w:t>
      </w:r>
      <w:r w:rsidR="00391024">
        <w:t xml:space="preserve"> and</w:t>
      </w:r>
      <w:r w:rsidR="00A42310">
        <w:t xml:space="preserve"> with </w:t>
      </w:r>
      <w:r w:rsidR="002E0915">
        <w:t>whom</w:t>
      </w:r>
      <w:r w:rsidR="00A42310">
        <w:t>, if at all,</w:t>
      </w:r>
      <w:r w:rsidR="002E0915">
        <w:t xml:space="preserve"> the users would like to </w:t>
      </w:r>
      <w:r w:rsidR="000A31CF">
        <w:t xml:space="preserve">share </w:t>
      </w:r>
      <w:r w:rsidR="002E0915">
        <w:t>which</w:t>
      </w:r>
      <w:r w:rsidR="00506933">
        <w:t xml:space="preserve"> particular</w:t>
      </w:r>
      <w:r w:rsidR="002E0915">
        <w:t xml:space="preserve"> devices</w:t>
      </w:r>
      <w:r w:rsidR="00506933">
        <w:t>.</w:t>
      </w:r>
      <w:r w:rsidR="00E01CA7">
        <w:t xml:space="preserve"> </w:t>
      </w:r>
      <w:r w:rsidR="007D53EE">
        <w:t xml:space="preserve">We also studied their motivation and the factors which affect their decision. </w:t>
      </w:r>
      <w:r w:rsidR="002B5B77">
        <w:t xml:space="preserve">We found that most people preferred to share their </w:t>
      </w:r>
      <w:r w:rsidR="00360900">
        <w:t>smart camera, security system and locks</w:t>
      </w:r>
      <w:r w:rsidR="002B5B77">
        <w:t xml:space="preserve"> with </w:t>
      </w:r>
      <w:r w:rsidR="00360900">
        <w:t xml:space="preserve">family members and friends to allow them to access their home for emergencies when they are not home and to monitor and take care of their </w:t>
      </w:r>
      <w:r w:rsidR="003918C7">
        <w:t>property</w:t>
      </w:r>
      <w:r w:rsidR="00360900">
        <w:t>.</w:t>
      </w:r>
      <w:r w:rsidR="007D53EE">
        <w:t xml:space="preserve"> Our findings provide new insights into the end user’s perspective on sharing of smart home devices outside of home and help formulate design-specific recommendations for such systems.</w:t>
      </w:r>
    </w:p>
    <w:p w14:paraId="5C1C542F" w14:textId="77777777" w:rsidR="006B3F1F" w:rsidRDefault="006B3F1F">
      <w:pPr>
        <w:pStyle w:val="Heading2"/>
      </w:pPr>
      <w:r>
        <w:t>Author Keywords</w:t>
      </w:r>
    </w:p>
    <w:p w14:paraId="45D67D12" w14:textId="5DC8B568" w:rsidR="006B3F1F" w:rsidRDefault="00D36FC4" w:rsidP="00D3324C">
      <w:r>
        <w:t>Smart Device</w:t>
      </w:r>
      <w:r w:rsidR="00A72455" w:rsidRPr="00A72455">
        <w:t xml:space="preserve">; </w:t>
      </w:r>
      <w:r>
        <w:t>Internet-of-Things</w:t>
      </w:r>
      <w:r w:rsidR="00A72455" w:rsidRPr="00A72455">
        <w:t xml:space="preserve">; </w:t>
      </w:r>
      <w:r>
        <w:t xml:space="preserve">Smart Home; </w:t>
      </w:r>
      <w:r w:rsidR="00F70BF5">
        <w:t>Access Control</w:t>
      </w:r>
      <w:r>
        <w:t>;</w:t>
      </w:r>
      <w:r w:rsidR="00F70BF5">
        <w:t xml:space="preserve"> IoT Sharing;</w:t>
      </w:r>
    </w:p>
    <w:p w14:paraId="36F51FF6" w14:textId="77777777" w:rsidR="00D3324C" w:rsidRDefault="00D3324C" w:rsidP="00D3324C">
      <w:pPr>
        <w:pStyle w:val="Heading2"/>
        <w:spacing w:before="0"/>
        <w:jc w:val="left"/>
      </w:pPr>
      <w:r>
        <w:t>ACM Classification Keywords</w:t>
      </w:r>
    </w:p>
    <w:p w14:paraId="5551F649" w14:textId="77777777" w:rsidR="004E1C61" w:rsidRDefault="004E1C61" w:rsidP="000B65A4">
      <w:pPr>
        <w:pStyle w:val="Heading1"/>
        <w:rPr>
          <w:rFonts w:ascii="Times New Roman" w:hAnsi="Times New Roman"/>
          <w:b w:val="0"/>
          <w:caps w:val="0"/>
          <w:kern w:val="0"/>
          <w:sz w:val="20"/>
        </w:rPr>
      </w:pPr>
      <w:r w:rsidRPr="004E1C61">
        <w:rPr>
          <w:rFonts w:ascii="Times New Roman" w:hAnsi="Times New Roman"/>
          <w:b w:val="0"/>
          <w:caps w:val="0"/>
          <w:kern w:val="0"/>
          <w:sz w:val="20"/>
        </w:rPr>
        <w:t>K.4.0 General</w:t>
      </w:r>
    </w:p>
    <w:p w14:paraId="46673B78" w14:textId="37619E8C" w:rsidR="006B3F1F" w:rsidRDefault="00A6678D" w:rsidP="000B65A4">
      <w:pPr>
        <w:pStyle w:val="Heading1"/>
      </w:pPr>
      <w:r>
        <w:t>INTRODUCTION</w:t>
      </w:r>
    </w:p>
    <w:p w14:paraId="53A11622" w14:textId="6686B08F" w:rsidR="009219A9" w:rsidRDefault="007F6EC9" w:rsidP="000B65A4">
      <w:r>
        <w:t xml:space="preserve">Smart devices in households are being employed for applications ranging from home security, automation and control to entertainment, energy management and comfort. </w:t>
      </w:r>
      <w:r w:rsidR="00E01CA7" w:rsidRPr="00390FDA">
        <w:t xml:space="preserve">A </w:t>
      </w:r>
      <w:r w:rsidR="00E01CA7">
        <w:t>“</w:t>
      </w:r>
      <w:r w:rsidR="00E01CA7" w:rsidRPr="00390FDA">
        <w:t>smart</w:t>
      </w:r>
      <w:r w:rsidR="00E01CA7">
        <w:t>”</w:t>
      </w:r>
      <w:r w:rsidR="00E01CA7" w:rsidRPr="00390FDA">
        <w:t xml:space="preserve"> devi</w:t>
      </w:r>
      <w:r w:rsidR="00E01CA7">
        <w:t xml:space="preserve">ce </w:t>
      </w:r>
      <w:r w:rsidR="0098639C">
        <w:t>can be said to be</w:t>
      </w:r>
      <w:r w:rsidR="00E01CA7">
        <w:t xml:space="preserve"> a device that is</w:t>
      </w:r>
      <w:r w:rsidR="00E01CA7" w:rsidRPr="00390FDA">
        <w:t xml:space="preserve"> computer networked, user reconfigurable and that can operate autonomously </w:t>
      </w:r>
      <w:r w:rsidR="00E01CA7">
        <w:t>to some extent</w:t>
      </w:r>
      <w:r w:rsidR="002325F0">
        <w:t xml:space="preserve"> </w:t>
      </w:r>
      <w:r w:rsidR="002325F0">
        <w:fldChar w:fldCharType="begin"/>
      </w:r>
      <w:r w:rsidR="00DB2F9D">
        <w:instrText xml:space="preserve"> ADDIN ZOTERO_ITEM CSL_CITATION {"citationID":"QNVG4acn","properties":{"formattedCitation":"[20]","plainCitation":"[20]","noteIndex":0},"citationItems":[{"id":214,"uris":["http://zotero.org/users/5105264/items/QY22LKU2"],"uri":["http://zotero.org/users/5105264/items/QY22LKU2"],"itemData":{"id":214,"type":"article-journal","title":"SMART MOBILE APP DEVELOPMENT: SECURITY ISSUES AND CHALLENGES","page":"6","source":"Zotero","abstract":"In today’s fast growing world, phones are not just used for calling, playing games etc. but with smart phones we can schedule our complete day, check emails, make conference calls, connect to social network and a perform activities through online. The growth of mobile phone market has generated a huge demand for various mobile applications. Numerous mobile phone applications are used to simplify various tasks for the users in day-today life. Nowadays the mobile app developer writes code once on one platform, and runs it on multiple platforms. As the Mobile apps accept data from various sources, even the authentication are made, the attackers can bypass your security. Many Moreover, based on increasing the usage of mobile application within variety of platforms, security is one of the major problems in terms of issues, reliabilities and accurateness. This paper aims to discuss the affluent security on mobile application platforms and providing knowledge of various threats to the users. In this paper, challenges faced for developing a secure mobile application will also be discussed.","language":"en","author":[{"family":"Sukanya","given":"J"},{"family":"Ramya","given":"A"},{"family":"Vijayakumar","given":"S"}]}}],"schema":"https://github.com/citation-style-language/schema/raw/master/csl-citation.json"} </w:instrText>
      </w:r>
      <w:r w:rsidR="002325F0">
        <w:fldChar w:fldCharType="separate"/>
      </w:r>
      <w:r w:rsidR="00DB2F9D">
        <w:rPr>
          <w:noProof/>
        </w:rPr>
        <w:t>[20]</w:t>
      </w:r>
      <w:r w:rsidR="002325F0">
        <w:fldChar w:fldCharType="end"/>
      </w:r>
      <w:r w:rsidR="00E01CA7" w:rsidRPr="00390FDA">
        <w:t>.</w:t>
      </w:r>
      <w:r w:rsidR="00E01CA7">
        <w:t xml:space="preserve"> Internet connected smart devices have led to </w:t>
      </w:r>
      <w:r w:rsidR="00364D65">
        <w:t xml:space="preserve">a </w:t>
      </w:r>
      <w:r w:rsidR="00E01CA7">
        <w:t xml:space="preserve">phenomenon called Internet of Things (IoT) </w:t>
      </w:r>
      <w:r w:rsidR="00E01CA7">
        <w:fldChar w:fldCharType="begin"/>
      </w:r>
      <w:r w:rsidR="00D8319C">
        <w:instrText xml:space="preserve"> ADDIN ZOTERO_ITEM CSL_CITATION {"citationID":"uLz1Mpp3","properties":{"formattedCitation":"[13,23]","plainCitation":"[13,23]","noteIndex":0},"citationItems":[{"id":105,"uris":["http://zotero.org/users/5105264/items/N8UEQVED"],"uri":["http://zotero.org/users/5105264/items/N8UEQVED"],"itemData":{"id":105,"type":"chapter","title":"Internet of Things","container-title":"Real-Time Systems: Design Principles for Distributed Embedded Applications","collection-title":"Real-Time Systems Series","publisher":"Springer US","publisher-place":"Boston, MA","page":"307-323","source":"Springer Link","event-place":"Boston, MA","abstract":"The connection of physical things to the Internet makes it possible to access remote sensor data and to control the physical world from a distance. The mash-up of captured data with data retrieved from other sources, e.g., with data that is contained in the Web, gives rise to new synergistic services that go beyond the services that can be provided by an isolated embedded system. The Internet of Things is based on this vision. A smart object, which is the building block of the Internet of Things, is just another name for an embedded system that is connected to the Internet. There is another technology that points in the same direction – the RFID technology. The RFID technology, an extension of the ubiquitous optical bar codes that are found on many every-day products, requires the attachment of a smart low-cost electronic ID-tag to a product such that the identity of a product can be decoded from a distance. By putting more intelligence into the ID tag, the tagged thing becomes a smart object. The novelty of the Internet-of-Things (IoT) is not in any new disruptive technology, but in the pervasive deployment of smart objects.","URL":"https://doi.org/10.1007/978-1-4419-8237-7_13","ISBN":"978-1-4419-8237-7","note":"DOI: 10.1007/978-1-4419-8237-7_13","language":"en","author":[{"family":"Kopetz","given":"Hermann"}],"editor":[{"family":"Kopetz","given":"Hermann"}],"issued":{"date-parts":[["2011"]]},"accessed":{"date-parts":[["2018",9,24]]}}},{"id":106,"uris":["http://zotero.org/users/5105264/items/KUH49VUR"],"uri":["http://zotero.org/users/5105264/items/KUH49VUR"],"itemData":{"id":106,"type":"article-journal","title":"Internet of Things","container-title":"International Journal of Communication Systems","page":"1101-1102","volume":"25","issue":"9","source":"Wiley Online Library","DOI":"10.1002/dac.2417","ISSN":"1099-1131","language":"en","author":[{"family":"Xia","given":"Feng"},{"family":"Yang","given":"Laurence T."},{"family":"Wang","given":"Lizhe"},{"family":"Vinel","given":"Alexey"}],"issued":{"date-parts":[["2012",9,1]]}}}],"schema":"https://github.com/citation-style-language/schema/raw/master/csl-citation.json"} </w:instrText>
      </w:r>
      <w:r w:rsidR="00E01CA7">
        <w:fldChar w:fldCharType="separate"/>
      </w:r>
      <w:r w:rsidR="00D8319C">
        <w:rPr>
          <w:noProof/>
        </w:rPr>
        <w:t>[13,23]</w:t>
      </w:r>
      <w:r w:rsidR="00E01CA7">
        <w:fldChar w:fldCharType="end"/>
      </w:r>
      <w:r w:rsidR="002D1FCF">
        <w:t xml:space="preserve"> which </w:t>
      </w:r>
      <w:r w:rsidR="007A5D8C">
        <w:t>i</w:t>
      </w:r>
      <w:r w:rsidR="007A5D8C" w:rsidRPr="007A5D8C">
        <w:t>s</w:t>
      </w:r>
      <w:r w:rsidR="007A5D8C">
        <w:t xml:space="preserve"> </w:t>
      </w:r>
      <w:r w:rsidR="007A5D8C" w:rsidRPr="007A5D8C">
        <w:t>an</w:t>
      </w:r>
      <w:r w:rsidR="007A5D8C">
        <w:t xml:space="preserve"> </w:t>
      </w:r>
      <w:r w:rsidR="007A5D8C" w:rsidRPr="007A5D8C">
        <w:t>application</w:t>
      </w:r>
      <w:r w:rsidR="007A5D8C">
        <w:t xml:space="preserve"> </w:t>
      </w:r>
      <w:r w:rsidR="007A5D8C" w:rsidRPr="007A5D8C">
        <w:t>domain</w:t>
      </w:r>
      <w:r w:rsidR="007A5D8C">
        <w:t xml:space="preserve"> </w:t>
      </w:r>
      <w:r w:rsidR="007A5D8C" w:rsidRPr="007A5D8C">
        <w:t>that</w:t>
      </w:r>
      <w:r w:rsidR="007A5D8C">
        <w:t xml:space="preserve"> </w:t>
      </w:r>
      <w:r w:rsidR="007A5D8C" w:rsidRPr="007A5D8C">
        <w:t>integrates</w:t>
      </w:r>
      <w:r w:rsidR="007A5D8C">
        <w:t xml:space="preserve"> </w:t>
      </w:r>
      <w:r w:rsidR="007A5D8C" w:rsidRPr="007A5D8C">
        <w:t>different</w:t>
      </w:r>
      <w:r w:rsidR="007A5D8C">
        <w:t xml:space="preserve"> </w:t>
      </w:r>
      <w:r w:rsidR="007A5D8C" w:rsidRPr="007A5D8C">
        <w:t>technological</w:t>
      </w:r>
      <w:r w:rsidR="007A5D8C">
        <w:t xml:space="preserve"> </w:t>
      </w:r>
      <w:r w:rsidR="007A5D8C" w:rsidRPr="007A5D8C">
        <w:t>and</w:t>
      </w:r>
      <w:r w:rsidR="007A5D8C">
        <w:t xml:space="preserve"> </w:t>
      </w:r>
      <w:r w:rsidR="007A5D8C" w:rsidRPr="007A5D8C">
        <w:t>social</w:t>
      </w:r>
      <w:r w:rsidR="007A5D8C">
        <w:t xml:space="preserve"> </w:t>
      </w:r>
      <w:r w:rsidR="007A5D8C" w:rsidRPr="007A5D8C">
        <w:t>fields.</w:t>
      </w:r>
      <w:r w:rsidR="007A5D8C">
        <w:t xml:space="preserve"> </w:t>
      </w:r>
      <w:r w:rsidR="007A5D8C">
        <w:fldChar w:fldCharType="begin"/>
      </w:r>
      <w:r w:rsidR="00B748AF">
        <w:instrText xml:space="preserve"> ADDIN ZOTERO_ITEM CSL_CITATION {"citationID":"jOVWEOQR","properties":{"formattedCitation":"[17]","plainCitation":"[17]","noteIndex":0},"citationItems":[{"id":228,"uris":["http://zotero.org/users/5105264/items/IWUQ7RIY"],"uri":["http://zotero.org/users/5105264/items/IWUQ7RIY"],"itemData":{"id":228,"type":"article-journal","title":"Towards a definition of the Internet of Things (IoT)","container-title":"IEEE Internet Initiative","page":"1–86","volume":"1","source":"Google Scholar","author":[{"family":"Minerva","given":"Roberto"},{"family":"Biru","given":"Abyi"},{"family":"Rotondi","given":"Domenico"}],"issued":{"date-parts":[["2015"]]}}}],"schema":"https://github.com/citation-style-language/schema/raw/master/csl-citation.json"} </w:instrText>
      </w:r>
      <w:r w:rsidR="007A5D8C">
        <w:fldChar w:fldCharType="separate"/>
      </w:r>
      <w:r w:rsidR="00B748AF">
        <w:rPr>
          <w:noProof/>
        </w:rPr>
        <w:t>[17]</w:t>
      </w:r>
      <w:r w:rsidR="007A5D8C">
        <w:fldChar w:fldCharType="end"/>
      </w:r>
      <w:r w:rsidR="007A5D8C">
        <w:t xml:space="preserve">. </w:t>
      </w:r>
      <w:r w:rsidR="00C337B2">
        <w:t>Number of devices connected to the internet</w:t>
      </w:r>
      <w:r w:rsidR="009219A9">
        <w:t xml:space="preserve"> have already</w:t>
      </w:r>
      <w:r w:rsidR="00C337B2">
        <w:t xml:space="preserve"> surpassed number of humans in </w:t>
      </w:r>
      <w:r w:rsidR="009219A9">
        <w:t xml:space="preserve">the world and IoT devices are </w:t>
      </w:r>
      <w:r w:rsidR="00F66308">
        <w:t>following suit</w:t>
      </w:r>
      <w:r w:rsidR="00E274E7">
        <w:t xml:space="preserve"> </w:t>
      </w:r>
      <w:r w:rsidR="00D8319C">
        <w:fldChar w:fldCharType="begin"/>
      </w:r>
      <w:r w:rsidR="00D8319C">
        <w:instrText xml:space="preserve"> ADDIN ZOTERO_ITEM CSL_CITATION {"citationID":"cuvpl2uV","properties":{"formattedCitation":"[21,26]","plainCitation":"[21,26]","noteIndex":0},"citationItems":[{"id":235,"uris":["http://zotero.org/users/5105264/items/WQFK9IUK"],"uri":["http://zotero.org/users/5105264/items/WQFK9IUK"],"itemData":{"id":235,"type":"webpage","title":"​IoT devices will outnumber the world's population this year for the first time","container-title":"ZDNet","abstract":"But analyst firm Gartner has slashed its 2020 forecast for Internet of Things devices by 20 percent, or five billion units.","URL":"https://www.zdnet.com/article/iot-devices-will-outnumber-the-worlds-population-this-year-for-the-first-time/","language":"en","author":[{"family":"Tung","given":"Liam"}],"accessed":{"date-parts":[["2018",12,7]]}}},{"id":237,"uris":["http://zotero.org/users/5105264/items/WJQDCKGM"],"uri":["http://zotero.org/users/5105264/items/WJQDCKGM"],"itemData":{"id":237,"type":"webpage","title":"There are officially more mobile devices than people in the world | The Independent","URL":"https://www.independent.co.uk/life-style/gadgets-and-tech/news/there-are-officially-more-mobile-devices-than-people-in-the-world-9780518.html","accessed":{"date-parts":[["2018",12,7]]}}}],"schema":"https://github.com/citation-style-language/schema/raw/master/csl-citation.json"} </w:instrText>
      </w:r>
      <w:r w:rsidR="00D8319C">
        <w:fldChar w:fldCharType="separate"/>
      </w:r>
      <w:r w:rsidR="00D8319C">
        <w:rPr>
          <w:noProof/>
        </w:rPr>
        <w:t>[21,26]</w:t>
      </w:r>
      <w:r w:rsidR="00D8319C">
        <w:fldChar w:fldCharType="end"/>
      </w:r>
      <w:r w:rsidR="009219A9">
        <w:t xml:space="preserve">. </w:t>
      </w:r>
      <w:r w:rsidR="002325F0">
        <w:t xml:space="preserve">With more homes getting connected </w:t>
      </w:r>
      <w:r w:rsidR="002325F0">
        <w:t xml:space="preserve">to the Internet, “smart” devices are also becoming increasingly popular in households </w:t>
      </w:r>
      <w:r w:rsidR="002325F0">
        <w:fldChar w:fldCharType="begin"/>
      </w:r>
      <w:r w:rsidR="00D8319C">
        <w:instrText xml:space="preserve"> ADDIN ZOTERO_ITEM CSL_CITATION {"citationID":"aeydEtdb","properties":{"formattedCitation":"[27]","plainCitation":"[27]","noteIndex":0},"citationItems":[{"id":108,"uris":["http://zotero.org/users/5105264/items/34Z7SK45"],"uri":["http://zotero.org/users/5105264/items/34Z7SK45"],"itemData":{"id":108,"type":"webpage","title":"Smart Home - United States | Statista Market Forecast","container-title":"Statista","abstract":"United States: Revenue in the Smart Home market amounts to US$19,827m in 2018. The &lt;span class=\"italic\"&gt;Smart Home&lt;/span&gt; market constitutes the sale of networked devices and related services that enable home automation for private end users (B2C).","URL":"https://www.statista.com/outlook/279/109/smart-home/united-states","language":"en","accessed":{"date-parts":[["2018",9,24]]}}}],"schema":"https://github.com/citation-style-language/schema/raw/master/csl-citation.json"} </w:instrText>
      </w:r>
      <w:r w:rsidR="002325F0">
        <w:fldChar w:fldCharType="separate"/>
      </w:r>
      <w:r w:rsidR="00D8319C">
        <w:rPr>
          <w:noProof/>
        </w:rPr>
        <w:t>[27]</w:t>
      </w:r>
      <w:r w:rsidR="002325F0">
        <w:fldChar w:fldCharType="end"/>
      </w:r>
      <w:r w:rsidR="002325F0">
        <w:t xml:space="preserve">. </w:t>
      </w:r>
      <w:r>
        <w:t>For example, t</w:t>
      </w:r>
      <w:r w:rsidR="00CB68E8">
        <w:t>wenty</w:t>
      </w:r>
      <w:r w:rsidR="000B65A4">
        <w:t xml:space="preserve"> percent of US Wi-Fi households have a </w:t>
      </w:r>
      <w:r w:rsidR="00402598">
        <w:t xml:space="preserve">smart speaker in </w:t>
      </w:r>
      <w:r w:rsidR="009219A9">
        <w:t>2018</w:t>
      </w:r>
      <w:r w:rsidR="00EE18FA">
        <w:t xml:space="preserve"> </w:t>
      </w:r>
      <w:r w:rsidR="00EE18FA">
        <w:fldChar w:fldCharType="begin"/>
      </w:r>
      <w:r w:rsidR="00D8319C">
        <w:instrText xml:space="preserve"> ADDIN ZOTERO_ITEM CSL_CITATION {"citationID":"KVfdEAi1","properties":{"formattedCitation":"[28]","plainCitation":"[28]","noteIndex":0},"citationItems":[{"id":112,"uris":["http://zotero.org/users/5105264/items/BURSTF2A"],"uri":["http://zotero.org/users/5105264/items/BURSTF2A"],"itemData":{"id":112,"type":"webpage","title":"Smart Speaker Penetration Hits 20% of U.S. Wi-Fi Households","container-title":"comScore, Inc.","abstract":"At the beginning of December, I presented a webinar on the “Future of Voice.” At that time, the penetration of smart speakers was slightly more than 13 percent. Recently-released comScore Connected Home data from February show the penetration of smart speakers is now at 20 percent of Wi-Fi homes!...","URL":"http://www.comscore.com/Insights/Blog/Smart-Speaker-Penetration-Hits-20-Percent-of-US-Wi-Fi-Households","language":"en-US","accessed":{"date-parts":[["2018",9,24]]}}}],"schema":"https://github.com/citation-style-language/schema/raw/master/csl-citation.json"} </w:instrText>
      </w:r>
      <w:r w:rsidR="00EE18FA">
        <w:fldChar w:fldCharType="separate"/>
      </w:r>
      <w:r w:rsidR="00D8319C">
        <w:rPr>
          <w:noProof/>
        </w:rPr>
        <w:t>[28]</w:t>
      </w:r>
      <w:r w:rsidR="00EE18FA">
        <w:fldChar w:fldCharType="end"/>
      </w:r>
      <w:r w:rsidR="009219A9">
        <w:t>.</w:t>
      </w:r>
      <w:r w:rsidR="00FC3CF2">
        <w:t xml:space="preserve"> This demonstrates the rapid adoption of smart speakers which are fairly new in the market with the two </w:t>
      </w:r>
      <w:r w:rsidR="00B25B8F">
        <w:t>primary</w:t>
      </w:r>
      <w:r w:rsidR="00FC3CF2">
        <w:t xml:space="preserve"> market share holders </w:t>
      </w:r>
      <w:r w:rsidR="00B25B8F">
        <w:t xml:space="preserve">Amazon and Google </w:t>
      </w:r>
      <w:r w:rsidR="00FC3CF2">
        <w:t xml:space="preserve">first releasing their </w:t>
      </w:r>
      <w:r w:rsidR="00B25B8F">
        <w:t>smart speakers</w:t>
      </w:r>
      <w:r w:rsidR="00FC3CF2">
        <w:t xml:space="preserve"> in July 2015 and </w:t>
      </w:r>
      <w:r w:rsidR="00B25B8F">
        <w:t xml:space="preserve">November 2016 respectively </w:t>
      </w:r>
      <w:r w:rsidR="00B25B8F">
        <w:fldChar w:fldCharType="begin"/>
      </w:r>
      <w:r w:rsidR="00D8319C">
        <w:instrText xml:space="preserve"> ADDIN ZOTERO_ITEM CSL_CITATION {"citationID":"j4JMasRX","properties":{"formattedCitation":"[25,29,30]","plainCitation":"[25,29,30]","noteIndex":0},"citationItems":[{"id":131,"uris":["http://zotero.org/users/5105264/items/H9S2H8BD"],"uri":["http://zotero.org/users/5105264/items/H9S2H8BD"],"itemData":{"id":131,"type":"webpage","title":"Amazon Echo is now available for everyone to buy for $179.99, shipments start on July 14","container-title":"Android Central","abstract":"Amazon is now letting anyone purchase their Amazon Echo connected speaker without an invite for $179.99. Shipments of the speaker will begin on July 14.","URL":"https://www.androidcentral.com/amazon-echo-now-available-everyone-buy-17999-shipments-start-july-14","language":"en","issued":{"date-parts":[["2015",6,23]]},"accessed":{"date-parts":[["2018",9,25]]}}},{"id":133,"uris":["http://zotero.org/users/5105264/items/6N4LP7FU"],"uri":["http://zotero.org/users/5105264/items/6N4LP7FU"],"itemData":{"id":133,"type":"webpage","title":"Google Home to sell for $129, launches on November 4","container-title":"CNET","abstract":"After announcing its smart speaker in May, Google gave more details Tuesday about the device's cost and availability.","URL":"https://www.cnet.com/news/google-home-to-sell-for-129-launches-on-november-4/","language":"en","accessed":{"date-parts":[["2018",9,25]]}}},{"id":135,"uris":["http://zotero.org/users/5105264/items/7PPKTJDD"],"uri":["http://zotero.org/users/5105264/items/7PPKTJDD"],"itemData":{"id":135,"type":"post-weblog","title":"Google Home will go on sale today for $129, shipping November 4","container-title":"TechCrunch","abstract":"Google Home, the company’s answer to Amazon’s Echo, made its official debut at the Google I/O developer conference earlier this year. Since then, we’ve heard very little about Google’s voice -activated personal assistant. Today, at Google’s annual hardware event, the c…","URL":"http://social.techcrunch.com/2016/10/04/say-hello-to-google-home/","language":"en-US","accessed":{"date-parts":[["2018",9,25]]}}}],"schema":"https://github.com/citation-style-language/schema/raw/master/csl-citation.json"} </w:instrText>
      </w:r>
      <w:r w:rsidR="00B25B8F">
        <w:fldChar w:fldCharType="separate"/>
      </w:r>
      <w:r w:rsidR="00D8319C">
        <w:rPr>
          <w:noProof/>
        </w:rPr>
        <w:t>[25,29,30]</w:t>
      </w:r>
      <w:r w:rsidR="00B25B8F">
        <w:fldChar w:fldCharType="end"/>
      </w:r>
      <w:r w:rsidR="00B25B8F">
        <w:t xml:space="preserve">. </w:t>
      </w:r>
      <w:r w:rsidR="00360900">
        <w:t xml:space="preserve">The rapid adoption of smart cameras </w:t>
      </w:r>
      <w:r w:rsidR="008735E6">
        <w:t xml:space="preserve">and </w:t>
      </w:r>
      <w:r w:rsidR="00360900">
        <w:t>smart doorbells is another testament to the explosive adoption on Home IoT</w:t>
      </w:r>
      <w:r>
        <w:t xml:space="preserve">. </w:t>
      </w:r>
      <w:r w:rsidR="008735E6" w:rsidRPr="008735E6">
        <w:t xml:space="preserve">Networking hardware company </w:t>
      </w:r>
      <w:r w:rsidR="00402598">
        <w:t>Cisco projects that nearly three-quarters of devices connected to the internet will be smart devices by 2021</w:t>
      </w:r>
      <w:r w:rsidR="009219A9">
        <w:t xml:space="preserve"> </w:t>
      </w:r>
      <w:r w:rsidR="009219A9">
        <w:fldChar w:fldCharType="begin"/>
      </w:r>
      <w:r w:rsidR="00D8319C">
        <w:instrText xml:space="preserve"> ADDIN ZOTERO_ITEM CSL_CITATION {"citationID":"6vERnaMZ","properties":{"formattedCitation":"[31]","plainCitation":"[31]","noteIndex":0},"citationItems":[{"id":110,"uris":["http://zotero.org/users/5105264/items/BZB9FPDM"],"uri":["http://zotero.org/users/5105264/items/BZB9FPDM"],"itemData":{"id":110,"type":"webpage","title":"Cisco Visual Networking Index: Global Mobile Data Traffic Forecast Update, 2016–2021 White Paper","container-title":"Cisco","abstract":"This report presents traffic projections and growth trends from the Cisco Visual Networking Index (VNI) Global Mobile Forecast (2016 – 2021). Read report.","URL":"https://www.cisco.com/c/en/us/solutions/collateral/service-provider/visual-networking-index-vni/mobile-white-paper-c11-520862.html","shortTitle":"Cisco Visual Networking Index","language":"en","accessed":{"date-parts":[["2018",9,24]]}}}],"schema":"https://github.com/citation-style-language/schema/raw/master/csl-citation.json"} </w:instrText>
      </w:r>
      <w:r w:rsidR="009219A9">
        <w:fldChar w:fldCharType="separate"/>
      </w:r>
      <w:r w:rsidR="00D8319C">
        <w:rPr>
          <w:noProof/>
        </w:rPr>
        <w:t>[31]</w:t>
      </w:r>
      <w:r w:rsidR="009219A9">
        <w:fldChar w:fldCharType="end"/>
      </w:r>
      <w:r w:rsidR="00402598">
        <w:t>.</w:t>
      </w:r>
      <w:r w:rsidR="009219A9">
        <w:t xml:space="preserve"> </w:t>
      </w:r>
    </w:p>
    <w:p w14:paraId="3C8BAD09" w14:textId="50CF2612" w:rsidR="00940965" w:rsidRDefault="00940965" w:rsidP="000B65A4">
      <w:r>
        <w:t xml:space="preserve">With the ability of accessing smart home devices </w:t>
      </w:r>
      <w:r w:rsidR="00031B6D">
        <w:t>remotely f</w:t>
      </w:r>
      <w:r>
        <w:t>r</w:t>
      </w:r>
      <w:r w:rsidR="00031B6D">
        <w:t>o</w:t>
      </w:r>
      <w:r>
        <w:t xml:space="preserve">m the Internet comes the ability of sharing this access with others. </w:t>
      </w:r>
      <w:r w:rsidR="00FB471F">
        <w:t>N</w:t>
      </w:r>
      <w:r w:rsidR="00FB471F" w:rsidRPr="00FB471F">
        <w:t>ew trend</w:t>
      </w:r>
      <w:r w:rsidR="00FB471F">
        <w:t>s</w:t>
      </w:r>
      <w:r w:rsidR="00FB471F" w:rsidRPr="00FB471F">
        <w:t xml:space="preserve"> </w:t>
      </w:r>
      <w:r w:rsidR="00FB471F">
        <w:t xml:space="preserve">are evolving </w:t>
      </w:r>
      <w:r w:rsidR="00FB471F" w:rsidRPr="00FB471F">
        <w:t>in sharing smart home devices to interconnect people, such as the Ring neighborhood system</w:t>
      </w:r>
      <w:r w:rsidR="00FB471F">
        <w:t xml:space="preserve"> </w:t>
      </w:r>
      <w:r w:rsidR="00FB471F">
        <w:fldChar w:fldCharType="begin"/>
      </w:r>
      <w:r w:rsidR="00D8319C">
        <w:instrText xml:space="preserve"> ADDIN ZOTERO_ITEM CSL_CITATION {"citationID":"9LZuh0uo","properties":{"formattedCitation":"[32]","plainCitation":"[32]","noteIndex":0},"citationItems":[{"id":208,"uris":["http://zotero.org/users/5105264/items/NQ6RDZ5R"],"uri":["http://zotero.org/users/5105264/items/NQ6RDZ5R"],"itemData":{"id":208,"type":"webpage","title":"Get Real-Time Crime and Safety Alerts With the Neighbors App | Ring","URL":"https://ring.com/neighbors","accessed":{"date-parts":[["2018",11,22]]}}}],"schema":"https://github.com/citation-style-language/schema/raw/master/csl-citation.json"} </w:instrText>
      </w:r>
      <w:r w:rsidR="00FB471F">
        <w:fldChar w:fldCharType="separate"/>
      </w:r>
      <w:r w:rsidR="00D8319C">
        <w:rPr>
          <w:noProof/>
        </w:rPr>
        <w:t>[32]</w:t>
      </w:r>
      <w:r w:rsidR="00FB471F">
        <w:fldChar w:fldCharType="end"/>
      </w:r>
      <w:r w:rsidR="00FB471F">
        <w:t xml:space="preserve">. </w:t>
      </w:r>
      <w:r w:rsidR="005E6519">
        <w:t>For example, a suspicious person or event captured by a smart doorbell</w:t>
      </w:r>
      <w:r w:rsidR="001B61B5">
        <w:t xml:space="preserve"> </w:t>
      </w:r>
      <w:r w:rsidR="005E6519">
        <w:t xml:space="preserve">may be useful for the neighbors so that they can be aware and possibly help making the neighborhood safer. </w:t>
      </w:r>
      <w:r w:rsidR="001B61B5">
        <w:t xml:space="preserve">Neighbors with access to smart home alarm can be quick to respond to alarms like burglar, fire or flood alarms. A neighbor with access to a smart lock can let it emergency responders when you are not home and even call off false alarms to prevent unnecessary police or fire dispatch which </w:t>
      </w:r>
      <w:r w:rsidR="006E19C7">
        <w:t>may</w:t>
      </w:r>
      <w:r w:rsidR="001B61B5">
        <w:t xml:space="preserve"> carry heavy penalties. </w:t>
      </w:r>
      <w:r w:rsidR="00810ADD">
        <w:t xml:space="preserve">Since </w:t>
      </w:r>
      <w:r w:rsidR="00F66308">
        <w:t xml:space="preserve">smart home devices </w:t>
      </w:r>
      <w:r w:rsidR="00810ADD">
        <w:t xml:space="preserve">are connected to the Internet, it is possible to access the device </w:t>
      </w:r>
      <w:r w:rsidR="00F66308">
        <w:t xml:space="preserve">and its’ data </w:t>
      </w:r>
      <w:r w:rsidR="00810ADD">
        <w:t>from anywhere in the world</w:t>
      </w:r>
      <w:r w:rsidR="00F66308">
        <w:t xml:space="preserve">. </w:t>
      </w:r>
      <w:r w:rsidR="00810ADD">
        <w:t xml:space="preserve">This </w:t>
      </w:r>
      <w:r w:rsidR="003175C2">
        <w:t xml:space="preserve">very </w:t>
      </w:r>
      <w:r w:rsidR="00810ADD">
        <w:t>design gives s</w:t>
      </w:r>
      <w:r w:rsidR="00CE4F64">
        <w:t xml:space="preserve">mart </w:t>
      </w:r>
      <w:r w:rsidR="003175C2">
        <w:t>devices the implicit property of possibly</w:t>
      </w:r>
      <w:r w:rsidR="00CB0482">
        <w:t xml:space="preserve"> </w:t>
      </w:r>
      <w:r w:rsidR="003175C2">
        <w:t xml:space="preserve">being shared over the Internet </w:t>
      </w:r>
      <w:r w:rsidR="00CE4F64">
        <w:t xml:space="preserve">with </w:t>
      </w:r>
      <w:r w:rsidR="0007494A">
        <w:t>anybody</w:t>
      </w:r>
      <w:r w:rsidR="00F66308">
        <w:t>.</w:t>
      </w:r>
      <w:r w:rsidR="00CE4F64">
        <w:t xml:space="preserve"> </w:t>
      </w:r>
      <w:r w:rsidR="00BC466D">
        <w:t xml:space="preserve">To </w:t>
      </w:r>
      <w:r w:rsidR="007D138E">
        <w:t>expand</w:t>
      </w:r>
      <w:r w:rsidR="00BC466D">
        <w:t xml:space="preserve"> </w:t>
      </w:r>
      <w:r w:rsidR="007D138E">
        <w:t xml:space="preserve">the body of </w:t>
      </w:r>
      <w:r w:rsidR="00BC466D">
        <w:t xml:space="preserve">knowledge and to </w:t>
      </w:r>
      <w:r w:rsidR="00F66308">
        <w:t xml:space="preserve">identify possible </w:t>
      </w:r>
      <w:r w:rsidR="003175C2">
        <w:t xml:space="preserve">design </w:t>
      </w:r>
      <w:r w:rsidR="00F66308">
        <w:t xml:space="preserve">improvements for the existing </w:t>
      </w:r>
      <w:r w:rsidR="00DA79F5">
        <w:t xml:space="preserve">state of </w:t>
      </w:r>
      <w:r w:rsidR="00F66308">
        <w:t xml:space="preserve">smart home device sharing technology, we set out to understand the users’ needs and perceptions surrounding this topic. </w:t>
      </w:r>
      <w:r w:rsidR="00CE4F64">
        <w:t xml:space="preserve">We </w:t>
      </w:r>
      <w:r w:rsidR="00DA79F5">
        <w:t>posed the following high-level research questions</w:t>
      </w:r>
      <w:r w:rsidR="00CE4F64">
        <w:t>:</w:t>
      </w:r>
    </w:p>
    <w:p w14:paraId="7A3D406C" w14:textId="32450EC2" w:rsidR="00635D5B" w:rsidRDefault="00635D5B" w:rsidP="000E69B1">
      <w:pPr>
        <w:pStyle w:val="ListParagraph"/>
        <w:numPr>
          <w:ilvl w:val="0"/>
          <w:numId w:val="16"/>
        </w:numPr>
      </w:pPr>
      <w:r w:rsidRPr="00D646CF">
        <w:rPr>
          <w:b/>
        </w:rPr>
        <w:t>RQ1:</w:t>
      </w:r>
      <w:r>
        <w:t xml:space="preserve"> Are smart home users willing to share </w:t>
      </w:r>
      <w:r w:rsidR="00E25D1A">
        <w:t xml:space="preserve">access to </w:t>
      </w:r>
      <w:r>
        <w:t xml:space="preserve">their </w:t>
      </w:r>
      <w:r w:rsidR="006B7A8B">
        <w:t xml:space="preserve">smart home </w:t>
      </w:r>
      <w:r w:rsidR="00E25D1A">
        <w:t>devices</w:t>
      </w:r>
      <w:r>
        <w:t xml:space="preserve"> with </w:t>
      </w:r>
      <w:r w:rsidR="00C337B2">
        <w:t>people</w:t>
      </w:r>
      <w:r w:rsidR="006B7A8B">
        <w:t xml:space="preserve"> outside their home</w:t>
      </w:r>
      <w:r w:rsidR="00364D65">
        <w:t>s</w:t>
      </w:r>
      <w:r w:rsidR="00B023D5">
        <w:t>?</w:t>
      </w:r>
      <w:r w:rsidR="006E19C7">
        <w:t xml:space="preserve"> </w:t>
      </w:r>
      <w:r>
        <w:t>Which smart home devices are users willing to share and for what purpose?</w:t>
      </w:r>
    </w:p>
    <w:p w14:paraId="5A432B52" w14:textId="593E1313" w:rsidR="00635D5B" w:rsidRDefault="00635D5B" w:rsidP="000E69B1">
      <w:pPr>
        <w:pStyle w:val="ListParagraph"/>
        <w:numPr>
          <w:ilvl w:val="0"/>
          <w:numId w:val="16"/>
        </w:numPr>
      </w:pPr>
      <w:r w:rsidRPr="00D646CF">
        <w:rPr>
          <w:b/>
        </w:rPr>
        <w:t>RQ</w:t>
      </w:r>
      <w:r w:rsidR="00CB1674">
        <w:rPr>
          <w:b/>
        </w:rPr>
        <w:t>2</w:t>
      </w:r>
      <w:r w:rsidRPr="00D646CF">
        <w:rPr>
          <w:b/>
        </w:rPr>
        <w:t>:</w:t>
      </w:r>
      <w:r>
        <w:t xml:space="preserve"> </w:t>
      </w:r>
      <w:r w:rsidR="00C337B2">
        <w:t>With whom are smart home users willing to share access to their smart devices</w:t>
      </w:r>
      <w:r w:rsidR="00DA79F5">
        <w:t xml:space="preserve"> and </w:t>
      </w:r>
      <w:r w:rsidR="00E62C54">
        <w:t>how personal relationships and distance</w:t>
      </w:r>
      <w:r w:rsidR="00DA79F5">
        <w:t xml:space="preserve"> affect their </w:t>
      </w:r>
      <w:r w:rsidR="00855679">
        <w:t>decision</w:t>
      </w:r>
      <w:r w:rsidR="00C337B2">
        <w:t>?</w:t>
      </w:r>
    </w:p>
    <w:p w14:paraId="15F136C6" w14:textId="40EEFAD8" w:rsidR="00DA79F5" w:rsidRDefault="00C337B2" w:rsidP="00D118AB">
      <w:r>
        <w:t xml:space="preserve">To address these </w:t>
      </w:r>
      <w:r w:rsidR="00E25D1A">
        <w:t>questions,</w:t>
      </w:r>
      <w:r>
        <w:t xml:space="preserve"> we</w:t>
      </w:r>
      <w:r w:rsidR="00E62C54">
        <w:t xml:space="preserve"> </w:t>
      </w:r>
      <w:r>
        <w:t>conduct</w:t>
      </w:r>
      <w:r w:rsidR="00E62C54">
        <w:t>ed</w:t>
      </w:r>
      <w:r>
        <w:t xml:space="preserve"> </w:t>
      </w:r>
      <w:r w:rsidR="00E25D1A">
        <w:t xml:space="preserve">a </w:t>
      </w:r>
      <w:r w:rsidR="007D138E">
        <w:t xml:space="preserve">mixed qualitative and quantitative </w:t>
      </w:r>
      <w:r w:rsidR="00E25D1A">
        <w:t xml:space="preserve">survey of </w:t>
      </w:r>
      <w:r w:rsidR="00E62C54">
        <w:t>19</w:t>
      </w:r>
      <w:r w:rsidR="00E25D1A">
        <w:t xml:space="preserve"> smart </w:t>
      </w:r>
      <w:r w:rsidR="00CE4F64">
        <w:t>home</w:t>
      </w:r>
      <w:r w:rsidR="00E25D1A">
        <w:t xml:space="preserve"> users. </w:t>
      </w:r>
      <w:r w:rsidR="00DA79F5">
        <w:t xml:space="preserve">The survey </w:t>
      </w:r>
      <w:r w:rsidR="00E62C54">
        <w:t>was</w:t>
      </w:r>
      <w:r w:rsidR="00DA79F5">
        <w:t xml:space="preserve"> conducted online and </w:t>
      </w:r>
      <w:r w:rsidR="00AA3788">
        <w:t>require</w:t>
      </w:r>
      <w:r w:rsidR="00E62C54">
        <w:t>d</w:t>
      </w:r>
      <w:r w:rsidR="00DA79F5">
        <w:t xml:space="preserve"> </w:t>
      </w:r>
      <w:r w:rsidR="00D36FC4">
        <w:t xml:space="preserve">that </w:t>
      </w:r>
      <w:r w:rsidR="00DA79F5">
        <w:t xml:space="preserve">the participants own at least </w:t>
      </w:r>
      <w:r w:rsidR="00E62C54">
        <w:t>one</w:t>
      </w:r>
      <w:r w:rsidR="00DA79F5">
        <w:t xml:space="preserve"> smart home device.</w:t>
      </w:r>
      <w:r w:rsidR="00D36FC4">
        <w:t xml:space="preserve"> </w:t>
      </w:r>
      <w:r w:rsidR="00B023D5">
        <w:t>W</w:t>
      </w:r>
      <w:r w:rsidR="00D36FC4">
        <w:t xml:space="preserve">e </w:t>
      </w:r>
      <w:r w:rsidR="00D36FC4">
        <w:lastRenderedPageBreak/>
        <w:t>analyze</w:t>
      </w:r>
      <w:r w:rsidR="00E62C54">
        <w:t>d</w:t>
      </w:r>
      <w:r w:rsidR="00D36FC4">
        <w:t xml:space="preserve"> what is important to people when sharing </w:t>
      </w:r>
      <w:r w:rsidR="00D118AB">
        <w:t xml:space="preserve">access </w:t>
      </w:r>
      <w:r w:rsidR="00E62C54">
        <w:t xml:space="preserve">to </w:t>
      </w:r>
      <w:r w:rsidR="00D36FC4">
        <w:t>their smart home d</w:t>
      </w:r>
      <w:r w:rsidR="00D118AB">
        <w:t>evices.</w:t>
      </w:r>
    </w:p>
    <w:p w14:paraId="54854313" w14:textId="78B2A992" w:rsidR="00360900" w:rsidRDefault="00E62C54" w:rsidP="00C337B2">
      <w:r>
        <w:t>In our</w:t>
      </w:r>
      <w:r w:rsidR="00294982">
        <w:t xml:space="preserve"> pilot survey o</w:t>
      </w:r>
      <w:r>
        <w:t>f</w:t>
      </w:r>
      <w:r w:rsidR="00294982">
        <w:t xml:space="preserve"> 1</w:t>
      </w:r>
      <w:r w:rsidR="00921363">
        <w:t>9</w:t>
      </w:r>
      <w:r w:rsidR="00294982">
        <w:t xml:space="preserve"> people and </w:t>
      </w:r>
      <w:r w:rsidR="00360900">
        <w:t xml:space="preserve">found that most people were willing to share their smart home devices outside of their home. The most common devices that smart home users wanted to share were smart cameras, home security system </w:t>
      </w:r>
      <w:r w:rsidR="00294982">
        <w:t xml:space="preserve">for burglar, flood and fire, and smart locks to grant access to the house in case of emergency. Most people </w:t>
      </w:r>
      <w:r w:rsidR="00360900">
        <w:t>preferred to share their smart camera, security system and locks with family members and friends to allow them to access their home for emergencies when they are not home and to monitor and take care of their home and pets.</w:t>
      </w:r>
    </w:p>
    <w:p w14:paraId="4824CBB3" w14:textId="567152E0" w:rsidR="0092466B" w:rsidRDefault="00E25D1A" w:rsidP="00C337B2">
      <w:r>
        <w:t xml:space="preserve">Through </w:t>
      </w:r>
      <w:r w:rsidR="00F2740D">
        <w:t>t</w:t>
      </w:r>
      <w:r>
        <w:t xml:space="preserve">his </w:t>
      </w:r>
      <w:r w:rsidR="0092466B">
        <w:t>research</w:t>
      </w:r>
      <w:r>
        <w:t xml:space="preserve">, </w:t>
      </w:r>
      <w:r w:rsidR="00CE4F64">
        <w:t xml:space="preserve">we </w:t>
      </w:r>
      <w:r w:rsidR="0092466B">
        <w:t>aim to make the following unique contributions:</w:t>
      </w:r>
    </w:p>
    <w:p w14:paraId="68A18869" w14:textId="6851A271" w:rsidR="0092466B" w:rsidRDefault="0092466B" w:rsidP="000E69B1">
      <w:pPr>
        <w:pStyle w:val="ListParagraph"/>
        <w:numPr>
          <w:ilvl w:val="0"/>
          <w:numId w:val="17"/>
        </w:numPr>
      </w:pPr>
      <w:r>
        <w:t>D</w:t>
      </w:r>
      <w:r w:rsidR="00CE4F64">
        <w:t xml:space="preserve">evelop a better understanding of </w:t>
      </w:r>
      <w:r>
        <w:t xml:space="preserve">various aspects of sharing of smart home devices from an </w:t>
      </w:r>
      <w:r w:rsidR="00DA79F5">
        <w:t>end-user’s</w:t>
      </w:r>
      <w:r>
        <w:t xml:space="preserve"> perspective.</w:t>
      </w:r>
    </w:p>
    <w:p w14:paraId="7D60DEDD" w14:textId="31F72068" w:rsidR="0092466B" w:rsidRDefault="00D118AB" w:rsidP="000E69B1">
      <w:pPr>
        <w:pStyle w:val="ListParagraph"/>
        <w:numPr>
          <w:ilvl w:val="0"/>
          <w:numId w:val="17"/>
        </w:numPr>
      </w:pPr>
      <w:r>
        <w:t>H</w:t>
      </w:r>
      <w:r w:rsidR="0092466B" w:rsidRPr="00D77179">
        <w:t xml:space="preserve">ighlight </w:t>
      </w:r>
      <w:r w:rsidR="00F71E17">
        <w:t>factors</w:t>
      </w:r>
      <w:r w:rsidR="0092466B" w:rsidRPr="00D77179">
        <w:t xml:space="preserve"> that influence </w:t>
      </w:r>
      <w:r w:rsidR="0092466B">
        <w:t>a person’s preferences</w:t>
      </w:r>
      <w:r w:rsidR="0092466B" w:rsidRPr="00D77179">
        <w:t xml:space="preserve"> </w:t>
      </w:r>
      <w:r w:rsidR="0092466B">
        <w:t>regarding sharing of smart home devices.</w:t>
      </w:r>
    </w:p>
    <w:p w14:paraId="253A5F4C" w14:textId="7618F832" w:rsidR="00351B26" w:rsidRDefault="0005204C" w:rsidP="000E69B1">
      <w:pPr>
        <w:pStyle w:val="ListParagraph"/>
        <w:numPr>
          <w:ilvl w:val="0"/>
          <w:numId w:val="17"/>
        </w:numPr>
      </w:pPr>
      <w:r>
        <w:t xml:space="preserve">Provide design-specific recommendation to </w:t>
      </w:r>
      <w:r w:rsidR="0092466B">
        <w:t xml:space="preserve">facilitate further research and development of technology enabling productive sharing of smart home devices among </w:t>
      </w:r>
      <w:r w:rsidR="00F71E17">
        <w:t>with people outside the home</w:t>
      </w:r>
      <w:r w:rsidR="0092466B">
        <w:t>.</w:t>
      </w:r>
    </w:p>
    <w:p w14:paraId="40C7B8B0" w14:textId="77777777" w:rsidR="007C2C06" w:rsidRPr="000B65A4" w:rsidRDefault="007C2C06" w:rsidP="007C2C06">
      <w:pPr>
        <w:pStyle w:val="ListParagraph"/>
        <w:ind w:left="360"/>
      </w:pPr>
    </w:p>
    <w:p w14:paraId="016150A6" w14:textId="026DCD39" w:rsidR="006B3F1F" w:rsidRDefault="006F7786" w:rsidP="009D0E6F">
      <w:pPr>
        <w:pStyle w:val="Heading1"/>
        <w:spacing w:before="0"/>
      </w:pPr>
      <w:r>
        <w:t>background</w:t>
      </w:r>
    </w:p>
    <w:p w14:paraId="31F2C459" w14:textId="3284FD0E" w:rsidR="0005204C" w:rsidRDefault="00F71E17">
      <w:r>
        <w:t>In this section we discuss the relevant literature</w:t>
      </w:r>
      <w:r w:rsidR="0053713C">
        <w:t xml:space="preserve"> and technologies involved.</w:t>
      </w:r>
      <w:r w:rsidR="008B7D88">
        <w:t xml:space="preserve"> We first discuss the smart home technology and its intersection with Internet of Things. We then look into trends in smart home privacy and security as it relates to sharing of smart home devices. Finally, look into smart home sharing beyond the home.</w:t>
      </w:r>
    </w:p>
    <w:p w14:paraId="57AD4BE9" w14:textId="34AE33EF" w:rsidR="00C35224" w:rsidRDefault="00C35224" w:rsidP="00C35224">
      <w:pPr>
        <w:spacing w:after="0"/>
        <w:rPr>
          <w:b/>
        </w:rPr>
      </w:pPr>
      <w:r w:rsidRPr="00C35224">
        <w:rPr>
          <w:b/>
        </w:rPr>
        <w:t xml:space="preserve">Smart Home </w:t>
      </w:r>
      <w:r w:rsidR="007D138E">
        <w:rPr>
          <w:b/>
        </w:rPr>
        <w:t xml:space="preserve">Technology and the </w:t>
      </w:r>
      <w:r w:rsidRPr="00C35224">
        <w:rPr>
          <w:b/>
        </w:rPr>
        <w:t>Internet-of-Things</w:t>
      </w:r>
    </w:p>
    <w:p w14:paraId="2648A44E" w14:textId="4B477D11" w:rsidR="00945B9A" w:rsidRDefault="00DA3363" w:rsidP="00E15687">
      <w:pPr>
        <w:spacing w:after="0"/>
      </w:pPr>
      <w:r>
        <w:t xml:space="preserve">The idea of Smart Home </w:t>
      </w:r>
      <w:r w:rsidR="00565A0A">
        <w:t>has</w:t>
      </w:r>
      <w:r>
        <w:t xml:space="preserve"> been around since </w:t>
      </w:r>
      <w:r w:rsidR="00565A0A">
        <w:t xml:space="preserve">several </w:t>
      </w:r>
      <w:r>
        <w:t xml:space="preserve">decades now. </w:t>
      </w:r>
      <w:r w:rsidR="00565A0A">
        <w:t>The first “wired homes”</w:t>
      </w:r>
      <w:r w:rsidR="00565A0A" w:rsidRPr="00565A0A">
        <w:t xml:space="preserve"> were built by hobbyists in the early 1960</w:t>
      </w:r>
      <w:r w:rsidR="00565A0A">
        <w:t xml:space="preserve"> and the </w:t>
      </w:r>
      <w:r>
        <w:t>term</w:t>
      </w:r>
      <w:r w:rsidR="00565A0A">
        <w:t xml:space="preserve"> “smart home” was officially coined</w:t>
      </w:r>
      <w:r>
        <w:t xml:space="preserve"> i</w:t>
      </w:r>
      <w:r w:rsidR="00565A0A">
        <w:t>n</w:t>
      </w:r>
      <w:r>
        <w:t xml:space="preserve"> 1984 by the American</w:t>
      </w:r>
      <w:r w:rsidR="00565A0A">
        <w:t xml:space="preserve"> </w:t>
      </w:r>
      <w:r>
        <w:t>Association of House Builders</w:t>
      </w:r>
      <w:r w:rsidR="00565A0A">
        <w:t xml:space="preserve"> </w:t>
      </w:r>
      <w:r w:rsidR="009A4A02">
        <w:fldChar w:fldCharType="begin"/>
      </w:r>
      <w:r w:rsidR="00B748AF">
        <w:instrText xml:space="preserve"> ADDIN ZOTERO_ITEM CSL_CITATION {"citationID":"806C6zwA","properties":{"formattedCitation":"[11]","plainCitation":"[11]","noteIndex":0},"citationItems":[{"id":156,"uris":["http://zotero.org/users/5105264/items/M5YUJYTW"],"uri":["http://zotero.org/users/5105264/items/M5YUJYTW"],"itemData":{"id":156,"type":"chapter","title":"Inside the Smart Home: Ideas, Possibilities and Methods","container-title":"Inside the Smart Home","publisher":"Springer London","publisher-place":"London","page":"1-13","source":"Springer Link","event-place":"London","URL":"https://doi.org/10.1007/1-85233-854-7_1","ISBN":"978-1-85233-854-1","note":"DOI: 10.1007/1-85233-854-7_1","shortTitle":"Inside the Smart Home","language":"en","author":[{"family":"Harper","given":"Richard"}],"editor":[{"family":"Harper","given":"Richard"}],"issued":{"date-parts":[["2003"]]},"accessed":{"date-parts":[["2018",10,17]]}}}],"schema":"https://github.com/citation-style-language/schema/raw/master/csl-citation.json"} </w:instrText>
      </w:r>
      <w:r w:rsidR="009A4A02">
        <w:fldChar w:fldCharType="separate"/>
      </w:r>
      <w:r w:rsidR="00B748AF">
        <w:rPr>
          <w:noProof/>
        </w:rPr>
        <w:t>[11]</w:t>
      </w:r>
      <w:r w:rsidR="009A4A02">
        <w:fldChar w:fldCharType="end"/>
      </w:r>
      <w:r w:rsidR="009A4A02">
        <w:t>.</w:t>
      </w:r>
      <w:r w:rsidR="00242651">
        <w:t xml:space="preserve"> </w:t>
      </w:r>
      <w:r w:rsidR="00945B9A">
        <w:t xml:space="preserve">These smart homes </w:t>
      </w:r>
      <w:r w:rsidR="00A060A0">
        <w:t xml:space="preserve">largely </w:t>
      </w:r>
      <w:r w:rsidR="00945B9A">
        <w:t>consisted of stand-alone interactive technologie</w:t>
      </w:r>
      <w:r w:rsidR="00A060A0">
        <w:t>s</w:t>
      </w:r>
      <w:r w:rsidR="00945B9A">
        <w:t>.</w:t>
      </w:r>
      <w:r w:rsidR="00A060A0">
        <w:t xml:space="preserve"> </w:t>
      </w:r>
      <w:r w:rsidR="00BE521F">
        <w:t>I</w:t>
      </w:r>
      <w:r w:rsidR="00A060A0">
        <w:t>ntroduction of Internet and advancements in computer networking</w:t>
      </w:r>
      <w:r w:rsidR="00BE521F">
        <w:t xml:space="preserve"> </w:t>
      </w:r>
      <w:r w:rsidR="00A060A0">
        <w:t xml:space="preserve">enabled </w:t>
      </w:r>
      <w:r w:rsidR="00A060A0" w:rsidRPr="00A060A0">
        <w:rPr>
          <w:i/>
        </w:rPr>
        <w:t>things</w:t>
      </w:r>
      <w:r w:rsidR="00A060A0">
        <w:t xml:space="preserve"> to communicate over the Internet.</w:t>
      </w:r>
      <w:r w:rsidR="00945B9A">
        <w:t xml:space="preserve"> </w:t>
      </w:r>
      <w:r w:rsidR="00A060A0">
        <w:t xml:space="preserve">Smart Homes Devices could now connect to the Internet which gave birth to Smart Home Internet-of-Things. </w:t>
      </w:r>
      <w:r w:rsidR="00E36D56">
        <w:t xml:space="preserve">However not all smart home devices are IoT devices because smart home devices are not necessarily connected to the internet. For example, standalone motion </w:t>
      </w:r>
      <w:r w:rsidR="00917777">
        <w:t>sensor-based</w:t>
      </w:r>
      <w:r w:rsidR="00E36D56">
        <w:t xml:space="preserve"> lights are a smart home device which are not </w:t>
      </w:r>
      <w:r w:rsidR="007D152D">
        <w:t xml:space="preserve">computer </w:t>
      </w:r>
      <w:r w:rsidR="00E36D56">
        <w:t>networked.</w:t>
      </w:r>
      <w:r w:rsidR="00917777">
        <w:t xml:space="preserve"> Since only Smart Home IoT devices have the capability to be accessed and shared over the internet, we only focus on these devices and leave out the non-internet-connected smart home devices.</w:t>
      </w:r>
    </w:p>
    <w:p w14:paraId="1C9D93F7" w14:textId="77777777" w:rsidR="005E6519" w:rsidRDefault="005E6519" w:rsidP="00E15687">
      <w:pPr>
        <w:spacing w:after="0"/>
      </w:pPr>
    </w:p>
    <w:p w14:paraId="58974257" w14:textId="6CAFCB3F" w:rsidR="00963FB0" w:rsidRDefault="0030548A" w:rsidP="00C7283B">
      <w:pPr>
        <w:spacing w:after="0"/>
      </w:pPr>
      <w:r>
        <w:t>T</w:t>
      </w:r>
      <w:r w:rsidR="00FD6F23">
        <w:t xml:space="preserve">he smart home envisioned by the pioneers never materialized to the general population. </w:t>
      </w:r>
      <w:r w:rsidR="00963FB0">
        <w:t xml:space="preserve">Majority of the homes are not smart </w:t>
      </w:r>
      <w:r w:rsidR="00F55296">
        <w:t xml:space="preserve">homes </w:t>
      </w:r>
      <w:r w:rsidR="005E5326">
        <w:t xml:space="preserve">even </w:t>
      </w:r>
      <w:r w:rsidR="00963FB0">
        <w:t xml:space="preserve">today. </w:t>
      </w:r>
      <w:r w:rsidR="00993AB2">
        <w:t>Historically, t</w:t>
      </w:r>
      <w:r w:rsidR="00FD6F23">
        <w:t>he key problems associated with</w:t>
      </w:r>
      <w:r w:rsidR="005E5326">
        <w:t xml:space="preserve"> </w:t>
      </w:r>
      <w:r w:rsidR="00FD6F23">
        <w:t xml:space="preserve">slow adoption </w:t>
      </w:r>
      <w:r w:rsidR="005E5326">
        <w:t xml:space="preserve">of smart home </w:t>
      </w:r>
      <w:r w:rsidR="00993AB2">
        <w:t>have been</w:t>
      </w:r>
      <w:r w:rsidR="00FD6F23">
        <w:t xml:space="preserve"> 1) retrofitting – adding new technology without </w:t>
      </w:r>
      <w:r w:rsidR="00FD6F23">
        <w:t xml:space="preserve">making major alteration to the existing home; </w:t>
      </w:r>
      <w:r w:rsidR="00504ABA">
        <w:t>2) Usability</w:t>
      </w:r>
      <w:r w:rsidR="00FD6F23">
        <w:t xml:space="preserve"> </w:t>
      </w:r>
      <w:r w:rsidR="0041673B">
        <w:t>–</w:t>
      </w:r>
      <w:r w:rsidR="00504ABA">
        <w:t xml:space="preserve"> </w:t>
      </w:r>
      <w:r w:rsidR="00BE521F">
        <w:t>difficult</w:t>
      </w:r>
      <w:r w:rsidR="00504ABA">
        <w:t xml:space="preserve"> </w:t>
      </w:r>
      <w:r w:rsidR="00BE521F">
        <w:t>to</w:t>
      </w:r>
      <w:r w:rsidR="00504ABA">
        <w:t xml:space="preserve"> use; 3) Lack of Killer Feature</w:t>
      </w:r>
      <w:r w:rsidR="005E5326">
        <w:t>s</w:t>
      </w:r>
      <w:r w:rsidR="00504ABA">
        <w:t xml:space="preserve"> – Low utility to end users, majority of which believe in “If it </w:t>
      </w:r>
      <w:proofErr w:type="spellStart"/>
      <w:r w:rsidR="00504ABA">
        <w:t>ain’t</w:t>
      </w:r>
      <w:proofErr w:type="spellEnd"/>
      <w:r w:rsidR="00504ABA">
        <w:t xml:space="preserve"> broke, </w:t>
      </w:r>
      <w:r w:rsidR="008D6DB9">
        <w:t>don’t fix it</w:t>
      </w:r>
      <w:r w:rsidR="00504ABA">
        <w:t xml:space="preserve">”; 4) Cost; and 5) Interoperability – </w:t>
      </w:r>
      <w:r w:rsidR="00BE521F">
        <w:t xml:space="preserve">lack of </w:t>
      </w:r>
      <w:r w:rsidR="00504ABA">
        <w:t xml:space="preserve">universal </w:t>
      </w:r>
      <w:r w:rsidR="00BE521F">
        <w:t xml:space="preserve">compatibility </w:t>
      </w:r>
      <w:r w:rsidR="00504ABA">
        <w:t xml:space="preserve">among smart home devices </w:t>
      </w:r>
      <w:r w:rsidR="00504ABA">
        <w:fldChar w:fldCharType="begin"/>
      </w:r>
      <w:r w:rsidR="00B748AF">
        <w:instrText xml:space="preserve"> ADDIN ZOTERO_ITEM CSL_CITATION {"citationID":"I4Q9KhyT","properties":{"formattedCitation":"[12]","plainCitation":"[12]","noteIndex":0},"citationItems":[{"id":148,"uris":["http://zotero.org/users/5105264/items/QV9ZZDI6"],"uri":["http://zotero.org/users/5105264/items/QV9ZZDI6"],"itemData":{"id":148,"type":"paper-conference","title":"Why Is My Home Not Smart?","container-title":"Aging Friendly Technology for Health and Independence","collection-title":"Lecture Notes in Computer Science","publisher":"Springer Berlin Heidelberg","page":"53-59","source":"Springer Link","abstract":"Although the idea of the smart home has been around for over three decades the smart technology that enables it has yet to reach the mass market. Spending on smart technology is expected to rise, but it is still negligible when compared to overall spending on consumer electronics. This paper examines the benefits of the smart home, peoples attitude towards them and smart technologies and the possible reasons for lack of interest and adoption of such technologies.","ISBN":"978-3-642-13778-5","language":"en","author":[{"family":"Holroyd","given":"Patrick"},{"family":"Watten","given":"Phil"},{"family":"Newbury","given":"Paul"}],"editor":[{"family":"Lee","given":"Yeunsook"},{"family":"Bien","given":"Z. Zenn"},{"family":"Mokhtari","given":"Mounir"},{"family":"Kim","given":"Jeong Tai"},{"family":"Park","given":"Mignon"},{"family":"Kim","given":"Jongbae"},{"family":"Lee","given":"Heyoung"},{"family":"Khalil","given":"Ismail"}],"issued":{"date-parts":[["2010"]]}}}],"schema":"https://github.com/citation-style-language/schema/raw/master/csl-citation.json"} </w:instrText>
      </w:r>
      <w:r w:rsidR="00504ABA">
        <w:fldChar w:fldCharType="separate"/>
      </w:r>
      <w:r w:rsidR="00B748AF">
        <w:rPr>
          <w:noProof/>
        </w:rPr>
        <w:t>[12]</w:t>
      </w:r>
      <w:r w:rsidR="00504ABA">
        <w:fldChar w:fldCharType="end"/>
      </w:r>
      <w:r w:rsidR="00504ABA">
        <w:t xml:space="preserve">. </w:t>
      </w:r>
      <w:r w:rsidR="00A032DF">
        <w:t xml:space="preserve">The latest advancements in computing, networking and manufacturing has mitigated most of these problems. Reliable </w:t>
      </w:r>
      <w:r w:rsidR="00504ABA">
        <w:t>wireless technolo</w:t>
      </w:r>
      <w:r w:rsidR="00A032DF">
        <w:t>gies</w:t>
      </w:r>
      <w:r w:rsidR="00504ABA">
        <w:t xml:space="preserve"> like Wi-Fi, Zigbee and Z</w:t>
      </w:r>
      <w:r w:rsidR="00945B9A">
        <w:t>-</w:t>
      </w:r>
      <w:r w:rsidR="00504ABA">
        <w:t xml:space="preserve">wave as well </w:t>
      </w:r>
      <w:r w:rsidR="00A032DF">
        <w:t xml:space="preserve">as technologies like Powerline and </w:t>
      </w:r>
      <w:proofErr w:type="spellStart"/>
      <w:r w:rsidR="00A032DF">
        <w:t>MoCa</w:t>
      </w:r>
      <w:proofErr w:type="spellEnd"/>
      <w:r w:rsidR="00A032DF">
        <w:t xml:space="preserve"> facilitating use of existing wires in homes to transmit digital data</w:t>
      </w:r>
      <w:r w:rsidR="00504ABA">
        <w:t xml:space="preserve"> have </w:t>
      </w:r>
      <w:r w:rsidR="00A032DF">
        <w:t>eased</w:t>
      </w:r>
      <w:r w:rsidR="00504ABA">
        <w:t xml:space="preserve"> the retrofitting problem to a great extent.</w:t>
      </w:r>
      <w:r w:rsidR="00A032DF">
        <w:t xml:space="preserve"> </w:t>
      </w:r>
      <w:r w:rsidR="007578DC">
        <w:t xml:space="preserve">Recent developments in </w:t>
      </w:r>
      <w:r w:rsidR="00C7283B">
        <w:t>various facets of machine learning and natural</w:t>
      </w:r>
      <w:r w:rsidR="007578DC">
        <w:t xml:space="preserve"> </w:t>
      </w:r>
      <w:r w:rsidR="00C7283B">
        <w:t>language processing</w:t>
      </w:r>
      <w:r w:rsidR="00A032DF">
        <w:t xml:space="preserve"> have made possible the creation of smart home device </w:t>
      </w:r>
      <w:r w:rsidR="003F16E3">
        <w:t>(</w:t>
      </w:r>
      <w:r w:rsidR="00A032DF">
        <w:t xml:space="preserve">like </w:t>
      </w:r>
      <w:r w:rsidR="00CC4479">
        <w:t>Personal</w:t>
      </w:r>
      <w:r w:rsidR="00A032DF">
        <w:t xml:space="preserve"> </w:t>
      </w:r>
      <w:r w:rsidR="00CC4479">
        <w:t>V</w:t>
      </w:r>
      <w:r w:rsidR="00A032DF">
        <w:t xml:space="preserve">oice </w:t>
      </w:r>
      <w:r w:rsidR="00CC4479">
        <w:t>A</w:t>
      </w:r>
      <w:r w:rsidR="00A032DF">
        <w:t>ssistants</w:t>
      </w:r>
      <w:r w:rsidR="003F16E3">
        <w:t>)</w:t>
      </w:r>
      <w:r w:rsidR="00A032DF">
        <w:t xml:space="preserve"> </w:t>
      </w:r>
      <w:r w:rsidR="00945B9A">
        <w:t>with</w:t>
      </w:r>
      <w:r w:rsidR="00A032DF">
        <w:t xml:space="preserve"> </w:t>
      </w:r>
      <w:r w:rsidR="00CC4479">
        <w:t>increased</w:t>
      </w:r>
      <w:r w:rsidR="00A032DF">
        <w:t xml:space="preserve"> utility. </w:t>
      </w:r>
      <w:r w:rsidR="005E5326">
        <w:t>E</w:t>
      </w:r>
      <w:r w:rsidR="00CC4479">
        <w:t>fforts like Zigbee Alliance</w:t>
      </w:r>
      <w:r w:rsidR="008B7D88">
        <w:t xml:space="preserve"> </w:t>
      </w:r>
      <w:r w:rsidR="007273FB">
        <w:fldChar w:fldCharType="begin"/>
      </w:r>
      <w:r w:rsidR="00D8319C">
        <w:instrText xml:space="preserve"> ADDIN ZOTERO_ITEM CSL_CITATION {"citationID":"qoOQpZW1","properties":{"formattedCitation":"[33]","plainCitation":"[33]","noteIndex":0},"citationItems":[{"id":171,"uris":["http://zotero.org/users/5105264/items/QYRQBEFB"],"uri":["http://zotero.org/users/5105264/items/QYRQBEFB"],"itemData":{"id":171,"type":"webpage","title":"Zigbee Alliance","container-title":"Zigbee Alliance","URL":"https://www.zigbee.org/","language":"en-US","accessed":{"date-parts":[["2018",10,19]]}}}],"schema":"https://github.com/citation-style-language/schema/raw/master/csl-citation.json"} </w:instrText>
      </w:r>
      <w:r w:rsidR="007273FB">
        <w:fldChar w:fldCharType="separate"/>
      </w:r>
      <w:r w:rsidR="00D8319C">
        <w:rPr>
          <w:noProof/>
        </w:rPr>
        <w:t>[33]</w:t>
      </w:r>
      <w:r w:rsidR="007273FB">
        <w:fldChar w:fldCharType="end"/>
      </w:r>
      <w:r w:rsidR="00CC4479">
        <w:t xml:space="preserve"> and IFTTT</w:t>
      </w:r>
      <w:r w:rsidR="008B7D88">
        <w:t xml:space="preserve"> </w:t>
      </w:r>
      <w:r w:rsidR="007273FB">
        <w:fldChar w:fldCharType="begin"/>
      </w:r>
      <w:r w:rsidR="00D8319C">
        <w:instrText xml:space="preserve"> ADDIN ZOTERO_ITEM CSL_CITATION {"citationID":"HL5a2GNh","properties":{"formattedCitation":"[34]","plainCitation":"[34]","noteIndex":0},"citationItems":[{"id":173,"uris":["http://zotero.org/users/5105264/items/9ZA4CDMS"],"uri":["http://zotero.org/users/5105264/items/9ZA4CDMS"],"itemData":{"id":173,"type":"webpage","title":"IFTTT helps your apps and devices work together","URL":"https://ifttt.com/","accessed":{"date-parts":[["2018",10,19]]}}}],"schema":"https://github.com/citation-style-language/schema/raw/master/csl-citation.json"} </w:instrText>
      </w:r>
      <w:r w:rsidR="007273FB">
        <w:fldChar w:fldCharType="separate"/>
      </w:r>
      <w:r w:rsidR="00D8319C">
        <w:rPr>
          <w:noProof/>
        </w:rPr>
        <w:t>[34]</w:t>
      </w:r>
      <w:r w:rsidR="007273FB">
        <w:fldChar w:fldCharType="end"/>
      </w:r>
      <w:r w:rsidR="00CC4479">
        <w:t xml:space="preserve"> are steps towards increased</w:t>
      </w:r>
      <w:r w:rsidR="005E5326">
        <w:t xml:space="preserve"> </w:t>
      </w:r>
      <w:r w:rsidR="00CC4479">
        <w:t>interoperability. Over the years, t</w:t>
      </w:r>
      <w:r w:rsidR="00A032DF">
        <w:t xml:space="preserve">he cost of smart devices </w:t>
      </w:r>
      <w:r w:rsidR="00CC4479">
        <w:t>has</w:t>
      </w:r>
      <w:r w:rsidR="00A032DF">
        <w:t xml:space="preserve"> decreased whereas usability, utility and interoperability have increased. </w:t>
      </w:r>
      <w:r w:rsidR="00C521F6">
        <w:t xml:space="preserve">Internet penetration into homes is also </w:t>
      </w:r>
      <w:r w:rsidR="005E5326">
        <w:t xml:space="preserve">at an </w:t>
      </w:r>
      <w:r w:rsidR="00C521F6">
        <w:t>all-time high today. In 2016, 81 per</w:t>
      </w:r>
      <w:r w:rsidR="00C521F6" w:rsidRPr="000B65A4">
        <w:t xml:space="preserve">cent </w:t>
      </w:r>
      <w:r w:rsidR="00C521F6">
        <w:t xml:space="preserve">of US households </w:t>
      </w:r>
      <w:r w:rsidR="00C521F6" w:rsidRPr="000B65A4">
        <w:t>had a broadband Internet subscription</w:t>
      </w:r>
      <w:r w:rsidR="00C521F6">
        <w:t xml:space="preserve"> </w:t>
      </w:r>
      <w:r w:rsidR="00C521F6">
        <w:fldChar w:fldCharType="begin"/>
      </w:r>
      <w:r w:rsidR="00F70BF5">
        <w:instrText xml:space="preserve"> ADDIN ZOTERO_ITEM CSL_CITATION {"citationID":"ZnJIAUhv","properties":{"formattedCitation":"[5]","plainCitation":"[5]","noteIndex":0},"citationItems":[{"id":126,"uris":["http://zotero.org/users/5105264/items/A5R3BHH6"],"uri":["http://zotero.org/users/5105264/items/A5R3BHH6"],"itemData":{"id":126,"type":"webpage","title":"Computer and Internet Use in the United States: 2016","abstract":"The presence and use of computers and the Internet have grown over the past few decades. This report describes historical context and characteristics.","URL":"https://www.census.gov/library/publications/2018/acs/acs-39.html","shortTitle":"Computer and Internet Use in the United States","language":"EN-US","author":[{"family":"Bureau","given":"US Census"}],"accessed":{"date-parts":[["2018",9,25]]}}}],"schema":"https://github.com/citation-style-language/schema/raw/master/csl-citation.json"} </w:instrText>
      </w:r>
      <w:r w:rsidR="00C521F6">
        <w:fldChar w:fldCharType="separate"/>
      </w:r>
      <w:r w:rsidR="00F70BF5">
        <w:rPr>
          <w:noProof/>
        </w:rPr>
        <w:t>[5]</w:t>
      </w:r>
      <w:r w:rsidR="00C521F6">
        <w:fldChar w:fldCharType="end"/>
      </w:r>
      <w:r w:rsidR="00C521F6" w:rsidRPr="000B65A4">
        <w:t>.</w:t>
      </w:r>
      <w:r w:rsidR="007273FB">
        <w:t xml:space="preserve"> </w:t>
      </w:r>
      <w:r w:rsidR="000127ED">
        <w:t xml:space="preserve">Thus, the penetration of smart home </w:t>
      </w:r>
      <w:r w:rsidR="001142E1">
        <w:t>technology</w:t>
      </w:r>
      <w:r>
        <w:t xml:space="preserve"> </w:t>
      </w:r>
      <w:r w:rsidR="000127ED">
        <w:t xml:space="preserve">is </w:t>
      </w:r>
      <w:r>
        <w:t xml:space="preserve">at unprecedented levels and finally </w:t>
      </w:r>
      <w:r w:rsidR="001142E1">
        <w:t>the smart home is becoming a reality for the masses.</w:t>
      </w:r>
      <w:r w:rsidR="008B7D88">
        <w:t xml:space="preserve"> </w:t>
      </w:r>
      <w:r w:rsidR="003244A7">
        <w:t>It is evident that the</w:t>
      </w:r>
      <w:r w:rsidR="008B7D88">
        <w:t xml:space="preserve"> major disrupti</w:t>
      </w:r>
      <w:r w:rsidR="003244A7">
        <w:t>ve</w:t>
      </w:r>
      <w:r w:rsidR="008B7D88">
        <w:t xml:space="preserve"> technology that lead to widespread adoption </w:t>
      </w:r>
      <w:r w:rsidR="003244A7">
        <w:t xml:space="preserve">and success </w:t>
      </w:r>
      <w:r w:rsidR="008B7D88">
        <w:t xml:space="preserve">of smart home is Internet of Things and </w:t>
      </w:r>
      <w:r w:rsidR="003244A7">
        <w:t>that it is what will drive the future of Smart Home.</w:t>
      </w:r>
      <w:r w:rsidR="007E357C">
        <w:t xml:space="preserve"> </w:t>
      </w:r>
      <w:r w:rsidR="000D0ADD">
        <w:t>Existing r</w:t>
      </w:r>
      <w:r w:rsidR="00462124" w:rsidRPr="00462124">
        <w:t xml:space="preserve">esearch on </w:t>
      </w:r>
      <w:r w:rsidR="00462124">
        <w:t xml:space="preserve">smart homes </w:t>
      </w:r>
      <w:r w:rsidR="00462124" w:rsidRPr="00462124">
        <w:t>ha</w:t>
      </w:r>
      <w:r w:rsidR="00462124">
        <w:t xml:space="preserve">s focused </w:t>
      </w:r>
      <w:r w:rsidR="00462124" w:rsidRPr="00462124">
        <w:t xml:space="preserve">on the technological challenges involved in delivering smart </w:t>
      </w:r>
      <w:r w:rsidR="000D0ADD">
        <w:t>home</w:t>
      </w:r>
      <w:r w:rsidR="00462124" w:rsidRPr="00462124">
        <w:t xml:space="preserve"> environments</w:t>
      </w:r>
      <w:r w:rsidR="00462124">
        <w:t xml:space="preserve"> </w:t>
      </w:r>
      <w:r w:rsidR="00462124">
        <w:fldChar w:fldCharType="begin"/>
      </w:r>
      <w:r w:rsidR="00462124">
        <w:instrText xml:space="preserve"> ADDIN ZOTERO_ITEM CSL_CITATION {"citationID":"sMNaMCHj","properties":{"formattedCitation":"[8]","plainCitation":"[8]","noteIndex":0},"citationItems":[{"id":218,"uris":["http://zotero.org/users/5105264/items/F75B58HV"],"uri":["http://zotero.org/users/5105264/items/F75B58HV"],"itemData":{"id":218,"type":"article-journal","title":"How Smart Is Your Home?","container-title":"Science","page":"1579-1581","volume":"335","issue":"6076","source":"science.sciencemag.org.ezproxy.net.ucf.edu","abstract":"Technical advances are bringing intelligent homes that respond to residents' needs and wishes within reach.\nTechnical advances are bringing intelligent homes that respond to residents' needs and wishes within reach.","DOI":"10.1126/science.1217640","ISSN":"0036-8075, 1095-9203","note":"PMID: 22461596","language":"en","author":[{"family":"Cook","given":"Diane J."}],"issued":{"date-parts":[["2012",3,30]]}}}],"schema":"https://github.com/citation-style-language/schema/raw/master/csl-citation.json"} </w:instrText>
      </w:r>
      <w:r w:rsidR="00462124">
        <w:fldChar w:fldCharType="separate"/>
      </w:r>
      <w:r w:rsidR="00462124">
        <w:rPr>
          <w:noProof/>
        </w:rPr>
        <w:t>[8]</w:t>
      </w:r>
      <w:r w:rsidR="00462124">
        <w:fldChar w:fldCharType="end"/>
      </w:r>
      <w:r w:rsidR="00462124" w:rsidRPr="00462124">
        <w:t>.</w:t>
      </w:r>
      <w:r w:rsidR="00AA2111">
        <w:t xml:space="preserve"> </w:t>
      </w:r>
      <w:r w:rsidR="003841D8" w:rsidRPr="003841D8">
        <w:t xml:space="preserve">Published research on smart homes and their users is growing exponentially, yet a clear understanding of who these users are and how they might use smart home technologies is missing from a field being overwhelmingly pushed by technology developers. </w:t>
      </w:r>
      <w:r w:rsidR="00462124" w:rsidRPr="00462124">
        <w:t>M</w:t>
      </w:r>
      <w:r w:rsidR="00AA2111">
        <w:t>ost of the research on smart home technologies</w:t>
      </w:r>
      <w:r w:rsidR="00462124" w:rsidRPr="00462124">
        <w:t xml:space="preserve"> has given no consideration to smart home users at all </w:t>
      </w:r>
      <w:r w:rsidR="00462124">
        <w:fldChar w:fldCharType="begin"/>
      </w:r>
      <w:r w:rsidR="00D8319C">
        <w:instrText xml:space="preserve"> ADDIN ZOTERO_ITEM CSL_CITATION {"citationID":"FLSebVbx","properties":{"formattedCitation":"[22]","plainCitation":"[22]","noteIndex":0},"citationItems":[{"id":224,"uris":["http://zotero.org/users/5105264/items/YJVH8DJJ"],"uri":["http://zotero.org/users/5105264/items/YJVH8DJJ"],"itemData":{"id":224,"type":"article-journal","title":"Smart homes and their users: a systematic analysis and key challenges","container-title":"Personal and Ubiquitous Computing","page":"463-476","volume":"19","issue":"2","source":"Springer Link","abstract":"Published research on smart homes and their users is growing exponentially, yet a clear understanding of who these users are and how they might use smart home technologies is missing from a field being overwhelmingly pushed by technology developers. Through a systematic analysis of peer-reviewed literature on smart homes and their users, this paper takes stock of the dominant research themes and the linkages and disconnects between them. Key findings within each of nine themes are analysed, grouped into three: (1) views of the smart home—functional, instrumental, socio-technical; (2) users and the use of the smart home—prospective users, interactions and decisions, using technologies in the home; and (3) challenges for realising the smart home—hardware and software, design, domestication. These themes are integrated into an organising framework for future research that identifies the presence or absence of cross-cutting relationships between different understandings of smart homes and their users. The usefulness of the organising framework is illustrated in relation to two major concerns—privacy and control—that have been narrowly interpreted to date, precluding deeper insights and potential solutions. Future research on smart homes and their users can benefit by exploring and developing cross-cutting relationships between the research themes identified.","DOI":"10.1007/s00779-014-0813-0","ISSN":"1617-4917","shortTitle":"Smart homes and their users","journalAbbreviation":"Pers Ubiquit Comput","language":"en","author":[{"family":"Wilson","given":"Charlie"},{"family":"Hargreaves","given":"Tom"},{"family":"Hauxwell-Baldwin","given":"Richard"}],"issued":{"date-parts":[["2015",2,1]]}}}],"schema":"https://github.com/citation-style-language/schema/raw/master/csl-citation.json"} </w:instrText>
      </w:r>
      <w:r w:rsidR="00462124">
        <w:fldChar w:fldCharType="separate"/>
      </w:r>
      <w:r w:rsidR="00D8319C">
        <w:rPr>
          <w:noProof/>
        </w:rPr>
        <w:t>[22]</w:t>
      </w:r>
      <w:r w:rsidR="00462124">
        <w:fldChar w:fldCharType="end"/>
      </w:r>
      <w:r w:rsidR="00462124">
        <w:t>.</w:t>
      </w:r>
      <w:r w:rsidR="003841D8">
        <w:t xml:space="preserve"> </w:t>
      </w:r>
    </w:p>
    <w:p w14:paraId="73C639B4" w14:textId="77777777" w:rsidR="00C35224" w:rsidRPr="00C35224" w:rsidRDefault="00C35224" w:rsidP="00C35224">
      <w:pPr>
        <w:spacing w:after="0"/>
        <w:rPr>
          <w:b/>
        </w:rPr>
      </w:pPr>
    </w:p>
    <w:p w14:paraId="4A3F3988" w14:textId="394ABEDA" w:rsidR="00435C79" w:rsidRPr="00435C79" w:rsidRDefault="00DA3363" w:rsidP="00435C79">
      <w:pPr>
        <w:spacing w:after="0"/>
        <w:rPr>
          <w:b/>
        </w:rPr>
      </w:pPr>
      <w:r>
        <w:rPr>
          <w:b/>
        </w:rPr>
        <w:t>Smart Home Privacy</w:t>
      </w:r>
      <w:r w:rsidR="00AC3FE4">
        <w:rPr>
          <w:b/>
        </w:rPr>
        <w:t xml:space="preserve"> and Security</w:t>
      </w:r>
    </w:p>
    <w:p w14:paraId="2F3C641A" w14:textId="272C08DA" w:rsidR="00FC2C12" w:rsidRDefault="00C521F6" w:rsidP="007F7B59">
      <w:pPr>
        <w:spacing w:after="0"/>
      </w:pPr>
      <w:r>
        <w:t xml:space="preserve">As the popularity and adoption of Smart Home Internet-of-Things </w:t>
      </w:r>
      <w:r w:rsidR="00FC2C12">
        <w:t xml:space="preserve">increases so does concerns about privacy and security surrounding the Smart Home Internet-of-Things ecosystem. </w:t>
      </w:r>
      <w:r w:rsidR="00B748AF">
        <w:t>Research</w:t>
      </w:r>
      <w:r w:rsidR="00B748AF" w:rsidRPr="00B748AF">
        <w:t xml:space="preserve"> </w:t>
      </w:r>
      <w:r w:rsidR="00B748AF">
        <w:t xml:space="preserve">on Smart Home Technology has recognized </w:t>
      </w:r>
      <w:r w:rsidR="00B748AF" w:rsidRPr="00B748AF">
        <w:t xml:space="preserve">the challenge of gaining the </w:t>
      </w:r>
      <w:r w:rsidR="00B748AF">
        <w:t xml:space="preserve">users’ </w:t>
      </w:r>
      <w:r w:rsidR="00B748AF" w:rsidRPr="00B748AF">
        <w:t xml:space="preserve">trust and confidence </w:t>
      </w:r>
      <w:r w:rsidR="00B748AF">
        <w:fldChar w:fldCharType="begin"/>
      </w:r>
      <w:r w:rsidR="00B748AF">
        <w:instrText xml:space="preserve"> ADDIN ZOTERO_ITEM CSL_CITATION {"citationID":"Waqsr3GU","properties":{"formattedCitation":"[10]","plainCitation":"[10]","noteIndex":0},"citationItems":[{"id":229,"uris":["http://zotero.org/users/5105264/items/X2VMKLDP"],"uri":["http://zotero.org/users/5105264/items/X2VMKLDP"],"itemData":{"id":229,"type":"paper-conference","title":"Smart home—good things come to those who wait","container-title":"8th international conference on energy efficiency in domestic appliances and lighting (EEDAL’15), Luzern, Switzerland","page":"26–18","source":"Google Scholar","author":[{"family":"Harms","given":"E."}],"issued":{"date-parts":[["2015"]]}}}],"schema":"https://github.com/citation-style-language/schema/raw/master/csl-citation.json"} </w:instrText>
      </w:r>
      <w:r w:rsidR="00B748AF">
        <w:fldChar w:fldCharType="separate"/>
      </w:r>
      <w:r w:rsidR="00B748AF">
        <w:rPr>
          <w:noProof/>
        </w:rPr>
        <w:t>[10]</w:t>
      </w:r>
      <w:r w:rsidR="00B748AF">
        <w:fldChar w:fldCharType="end"/>
      </w:r>
      <w:r w:rsidR="00B748AF">
        <w:t>. Much r</w:t>
      </w:r>
      <w:r w:rsidR="00FC2C12">
        <w:t>esearch</w:t>
      </w:r>
      <w:r w:rsidR="00B748AF">
        <w:t xml:space="preserve"> has been done</w:t>
      </w:r>
      <w:r w:rsidR="00FC2C12">
        <w:t xml:space="preserve"> related to home IoT </w:t>
      </w:r>
      <w:r w:rsidR="00B748AF">
        <w:t>has focused on</w:t>
      </w:r>
      <w:r w:rsidR="00FC2C12">
        <w:t xml:space="preserve"> the </w:t>
      </w:r>
      <w:r w:rsidR="00B748AF">
        <w:t>technical</w:t>
      </w:r>
      <w:r w:rsidR="00FC2C12">
        <w:t xml:space="preserve"> aspects </w:t>
      </w:r>
      <w:r w:rsidR="00B748AF">
        <w:t xml:space="preserve">smart home security </w:t>
      </w:r>
      <w:r w:rsidR="00024D75">
        <w:fldChar w:fldCharType="begin"/>
      </w:r>
      <w:r w:rsidR="00086BE5">
        <w:instrText xml:space="preserve"> ADDIN ZOTERO_ITEM CSL_CITATION {"citationID":"rzRxA9j1","properties":{"formattedCitation":"[1,4,7]","plainCitation":"[1,4,7]","noteIndex":0},"citationItems":[{"id":164,"uris":["http://zotero.org/users/5105264/items/VL934AWH"],"uri":["http://zotero.org/users/5105264/items/VL934AWH"],"itemData":{"id":164,"type":"article-journal","title":"A Smart Home is No Castle: Privacy Vulnerabilities of Encrypted IoT Traffic","source":"arxiv.org","URL":"https://arxiv.org/abs/1705.06805","shortTitle":"A Smart Home is No Castle","language":"en","author":[{"family":"Apthorpe","given":"Noah"},{"family":"Reisman","given":"Dillon"},{"family":"Feamster","given":"Nick"}],"issued":{"date-parts":[["2017",5,18]]},"accessed":{"date-parts":[["2018",10,19]]}}},{"id":168,"uris":["http://zotero.org/users/5105264/items/UPRLYP8U"],"uri":["http://zotero.org/users/5105264/items/UPRLYP8U"],"itemData":{"id":168,"type":"paper-conference","title":"On Privacy and Security Challenges in Smart Connected Homes","container-title":"2016 European Intelligence and Security Informatics Conference (EISIC)","page":"172-175","source":"IEEE Xplore","event":"2016 European Intelligence and Security Informatics Conference (EISIC)","abstract":"Smart homes have become increasingly popular for IoT products and services with a lot of promises for improving the quality of life of individuals. Nevertheless, the heterogeneous, dynamic, and Internet-connected nature of this environment adds new concerns as private data becomes accessible, often without the householders' awareness. This accessibility alongside with the rising risks of data security and privacy breaches, makes smart home security a critical topic that deserves scrutiny. In this paper, we present an overview of the privacy and security challenges directed towards the smart home domain. We also identify constraints, evaluate solutions, and discuss a number of challenges and research issues where further investigation is required.","DOI":"10.1109/EISIC.2016.044","author":[{"family":"Bugeja","given":"J."},{"family":"Jacobsson","given":"A."},{"family":"Davidsson","given":"P."}],"issued":{"date-parts":[["2016",8]]}}},{"id":167,"uris":["http://zotero.org/users/5105264/items/WV5PE4HZ"],"uri":["http://zotero.org/users/5105264/items/WV5PE4HZ"],"itemData":{"id":167,"type":"paper-conference","title":"Mind The Plug! Laptop-User Recognition Through Power Consumption","container-title":"Proceedings of the 2Nd ACM International Workshop on IoT Privacy, Trust, and Security","collection-title":"IoTPTS '16","publisher":"ACM","publisher-place":"New York, NY, USA","page":"37–44","source":"ACM Digital Library","event-place":"New York, NY, USA","abstract":"The Internet of Things (IoT) paradigm, in conjunction with the one of smart cities, is pursuing toward the concept of smart buildings, i.e., ``intelligent'' buildings able to receive data from a network of sensors and thus to adapt the environment. IoT sensors can monitor a wide range of environmental features such as the energy consumption inside a building at fine-grained level (e.g., for a specific wall-socket). Some smart buildings already deploy energy monitoring in order to optimize the energy use for good purposes (e.g., to save money, to reduce pollution). Unfortunately, such measurements raise a significant amount of privacy concerns. In this paper, we investigate the feasibility of recognizing the pair laptop-user (i.e., a user using her own laptop) from the energy traces produced by her laptop. We design MTPlug, a framework that achieves this goal relying on supervised machine learning techniques as pattern recognition in multivariate time series. We present a comprehensive implementation of this system and run a thorough set of experiments. In particular, we collected data by monitoring the energy consumption of two groups of laptop users, some office employees and some intruders, for a total of 27 people. We show that our system is able to build an energy profile for a laptop user with accuracy above 80%, in less than 3.5 hours of laptop usage. To the best of our knowledge, this is the first research that assesses the feasibility of laptop users profiling relying uniquely on fine-grained energy traces collected using wall-socket smart meters.","URL":"http://doi.acm.org/10.1145/2899007.2899009","DOI":"10.1145/2899007.2899009","ISBN":"978-1-4503-4283-4","author":[{"family":"Conti","given":"Mauro"},{"family":"Nati","given":"Michele"},{"family":"Rotundo","given":"Enrico"},{"family":"Spolaor","given":"Riccardo"}],"issued":{"date-parts":[["2016"]]},"accessed":{"date-parts":[["2018",10,19]]}}}],"schema":"https://github.com/citation-style-language/schema/raw/master/csl-citation.json"} </w:instrText>
      </w:r>
      <w:r w:rsidR="00024D75">
        <w:fldChar w:fldCharType="separate"/>
      </w:r>
      <w:r w:rsidR="00086BE5">
        <w:rPr>
          <w:noProof/>
        </w:rPr>
        <w:t>[1,4,7]</w:t>
      </w:r>
      <w:r w:rsidR="00024D75">
        <w:fldChar w:fldCharType="end"/>
      </w:r>
      <w:r w:rsidR="00FC2C12">
        <w:t xml:space="preserve"> whereas few have studied the human aspect of Smart Home Internet-of-Things privacy</w:t>
      </w:r>
      <w:r w:rsidR="00B748AF">
        <w:t xml:space="preserve"> and security</w:t>
      </w:r>
      <w:r w:rsidR="00FC2C12">
        <w:t>.</w:t>
      </w:r>
      <w:r w:rsidR="00E77916">
        <w:t xml:space="preserve"> </w:t>
      </w:r>
      <w:r w:rsidR="007F7B59" w:rsidRPr="007F7B59">
        <w:t>Z</w:t>
      </w:r>
      <w:r w:rsidR="007F7B59">
        <w:t>heng</w:t>
      </w:r>
      <w:r w:rsidR="007F7B59" w:rsidRPr="007F7B59">
        <w:t xml:space="preserve"> </w:t>
      </w:r>
      <w:r w:rsidR="00E77916">
        <w:t xml:space="preserve">et. al studied </w:t>
      </w:r>
      <w:r w:rsidR="007F7B59">
        <w:t>u</w:t>
      </w:r>
      <w:r w:rsidR="00E77916">
        <w:t xml:space="preserve">ser </w:t>
      </w:r>
      <w:r w:rsidR="007F7B59">
        <w:t>p</w:t>
      </w:r>
      <w:r w:rsidR="00E77916">
        <w:t xml:space="preserve">erceptions of </w:t>
      </w:r>
      <w:r w:rsidR="007F7B59">
        <w:t>s</w:t>
      </w:r>
      <w:r w:rsidR="00E77916">
        <w:t xml:space="preserve">mart </w:t>
      </w:r>
      <w:r w:rsidR="007F7B59">
        <w:t>h</w:t>
      </w:r>
      <w:r w:rsidR="00E77916">
        <w:t xml:space="preserve">ome IoT </w:t>
      </w:r>
      <w:r w:rsidR="007F7B59">
        <w:t>p</w:t>
      </w:r>
      <w:r w:rsidR="00E77916">
        <w:t>rivacy and reported that users are often willing to sacrifice their privacy for convenience and connectedness</w:t>
      </w:r>
      <w:r w:rsidR="007F7B59">
        <w:t xml:space="preserve"> </w:t>
      </w:r>
      <w:r w:rsidR="007F7B59">
        <w:fldChar w:fldCharType="begin"/>
      </w:r>
      <w:r w:rsidR="00D8319C">
        <w:instrText xml:space="preserve"> ADDIN ZOTERO_ITEM CSL_CITATION {"citationID":"akRQdugx","properties":{"formattedCitation":"[24]","plainCitation":"[24]","noteIndex":0},"citationItems":[{"id":157,"uris":["http://zotero.org/users/5105264/items/HWWDJIXQ"],"uri":["http://zotero.org/users/5105264/items/HWWDJIXQ"],"itemData":{"id":157,"type":"article-journal","title":"User Perceptions of Smart Home IoT Privacy","container-title":"arXiv:1802.08182 [cs]","source":"arXiv.org","abstract":"Smart home Internet of Things (IoT) devices are rapidly increasing in popularity, with more households including Internet-connected devices that continuously monitor user activities. In this study, we conduct eleven semi-structured interviews with smart home owners, investigating their reasons for purchasing IoT devices, perceptions of smart home privacy risks, and actions taken to protect their privacy from those external to the home who create, manage, track, or regulate IoT devices and/or their data. We note several recurring themes. First, users' desires for convenience and connectedness dictate their privacy-related behaviors for dealing with external entities, such as device manufacturers, Internet Service Providers, governments, and advertisers. Second, user opinions about external entities collecting smart home data depend on perceived benefit from these entities. Third, users trust IoT device manufacturers to protect their privacy but do not verify that these protections are in place. Fourth, users are unaware of privacy risks from inference algorithms operating on data from non-audio/visual devices. These findings motivate several recommendations for device designers, researchers, and industry standards to better match device privacy features to the expectations and preferences of smart home owners.","URL":"http://arxiv.org/abs/1802.08182","DOI":"10.1145/3274469","note":"arXiv: 1802.08182","author":[{"family":"Zheng","given":"Serena"},{"family":"Apthorpe","given":"Noah"},{"family":"Chetty","given":"Marshini"},{"family":"Feamster","given":"Nick"}],"issued":{"date-parts":[["2018",2,22]]},"accessed":{"date-parts":[["2018",10,18]]}}}],"schema":"https://github.com/citation-style-language/schema/raw/master/csl-citation.json"} </w:instrText>
      </w:r>
      <w:r w:rsidR="007F7B59">
        <w:fldChar w:fldCharType="separate"/>
      </w:r>
      <w:r w:rsidR="00D8319C">
        <w:rPr>
          <w:noProof/>
        </w:rPr>
        <w:t>[24]</w:t>
      </w:r>
      <w:r w:rsidR="007F7B59">
        <w:fldChar w:fldCharType="end"/>
      </w:r>
      <w:r w:rsidR="00E77916">
        <w:t xml:space="preserve">. They </w:t>
      </w:r>
      <w:r w:rsidR="007F7B59">
        <w:t xml:space="preserve">also </w:t>
      </w:r>
      <w:r w:rsidR="00E77916">
        <w:t>found that user opinions about external entities collecting smart home data depend on perceived benefit from these entities.</w:t>
      </w:r>
      <w:r w:rsidR="007F7B59">
        <w:t xml:space="preserve"> </w:t>
      </w:r>
      <w:r w:rsidR="00F43105">
        <w:t xml:space="preserve">Research on IoT </w:t>
      </w:r>
      <w:r w:rsidR="000837C9" w:rsidRPr="00F43105">
        <w:t xml:space="preserve">privacy </w:t>
      </w:r>
      <w:r w:rsidR="003A7E6B">
        <w:t>often</w:t>
      </w:r>
      <w:r w:rsidR="000837C9" w:rsidRPr="00F43105">
        <w:t xml:space="preserve"> focu</w:t>
      </w:r>
      <w:r w:rsidR="003A7E6B">
        <w:t>s</w:t>
      </w:r>
      <w:r w:rsidR="000837C9" w:rsidRPr="00F43105">
        <w:t xml:space="preserve"> on data leakages, access control, and at the individual level of people inside the hom</w:t>
      </w:r>
      <w:r w:rsidR="003A7E6B">
        <w:t>e</w:t>
      </w:r>
      <w:r w:rsidR="000837C9" w:rsidRPr="00F43105">
        <w:t>.</w:t>
      </w:r>
      <w:r w:rsidR="004008AE">
        <w:t xml:space="preserve"> Kraemer et el. identified that </w:t>
      </w:r>
      <w:r w:rsidR="00F70BF5">
        <w:t>s</w:t>
      </w:r>
      <w:r w:rsidR="004008AE">
        <w:t xml:space="preserve">mart </w:t>
      </w:r>
      <w:r w:rsidR="00F70BF5">
        <w:t>h</w:t>
      </w:r>
      <w:r w:rsidR="004008AE">
        <w:t xml:space="preserve">ome privacy research should be holistic and contextual </w:t>
      </w:r>
      <w:r w:rsidR="004008AE">
        <w:fldChar w:fldCharType="begin"/>
      </w:r>
      <w:r w:rsidR="00B748AF">
        <w:instrText xml:space="preserve"> ADDIN ZOTERO_ITEM CSL_CITATION {"citationID":"Rj6KCzVo","properties":{"formattedCitation":"[14]","plainCitation":"[14]","noteIndex":0},"citationItems":[{"id":186,"uris":["http://zotero.org/users/5105264/items/RPSM59K7"],"uri":["http://zotero.org/users/5105264/items/RPSM59K7"],"itemData":{"id":186,"type":"article-journal","title":"Researching Privacy in Smart Homes: A Roadmap of Future Directions and Research Methods","page":"38 (10 pp.)-38 (10 pp.)","source":"digital-library.theiet.org","abstract":"The adoption of smart devices in homes is rapidly advancing, and information on our daily routines and activities is collected, processed, disseminated by these devices in order to function. People have specific ideas as to which, when, why, and how information on them may be collected and used. They feel infringed in their privacy if data collection practices deviate. To address this issue, we suggest a roadmap of future directions and research methods for privacy research on smart homes. We systematically review privacy-related papers to identify research gaps, reflect on methodological choices, and propose research designs to fill these gaps. Our key conclusion is that privacy research in Smart Homes needs to be holistic and contextual.","DOI":"10.1049/cp.2018.0038","shortTitle":"Researching Privacy in Smart Homes","language":"en","author":[{"family":"Kraemer","given":"M. J."},{"family":"Flechais","given":"I."}],"issued":{"date-parts":[["2018",1,1]]}}}],"schema":"https://github.com/citation-style-language/schema/raw/master/csl-citation.json"} </w:instrText>
      </w:r>
      <w:r w:rsidR="004008AE">
        <w:fldChar w:fldCharType="separate"/>
      </w:r>
      <w:r w:rsidR="00B748AF">
        <w:rPr>
          <w:noProof/>
        </w:rPr>
        <w:t>[14]</w:t>
      </w:r>
      <w:r w:rsidR="004008AE">
        <w:fldChar w:fldCharType="end"/>
      </w:r>
      <w:r w:rsidR="004008AE">
        <w:t xml:space="preserve"> and argued for a thorough understanding of a home’s socio-cultural context </w:t>
      </w:r>
      <w:r w:rsidR="004008AE">
        <w:fldChar w:fldCharType="begin"/>
      </w:r>
      <w:r w:rsidR="00B748AF">
        <w:instrText xml:space="preserve"> ADDIN ZOTERO_ITEM CSL_CITATION {"citationID":"ZOH1tExg","properties":{"formattedCitation":"[15]","plainCitation":"[15]","noteIndex":0},"citationItems":[{"id":190,"uris":["http://zotero.org/users/5105264/items/A8BBFYVF"],"uri":["http://zotero.org/users/5105264/items/A8BBFYVF"],"itemData":{"id":190,"type":"paper-conference","title":"Preserving Privacy in Smart Homes: A Socio-Cultural Approach","container-title":"Extended Abstracts of the 2018 CHI Conference on Human Factors in Computing Systems","collection-title":"CHI EA '18","publisher":"ACM","publisher-place":"New York, NY, USA","page":"DC12:1–DC12:4","source":"ACM Digital Library","event-place":"New York, NY, USA","abstract":"Smart homes are expected to reduce the time we spend on routine activities. Data becomes an enabler and asset, as smart devices collect and process it. Smart homes also have the potential to exaggerate bewilderment and resistance, feelings people express when their privacy is infringed. Because privacy is being influenced by socio-cultural factors and shaped by technology, this work argues for a thorough understanding of the home's socio-cultural context. We aim to provide a grounded-in-data, contextual smart home privacy model. The model will be applicable to product and policy design, and also inform future work in privacy research for ubiquitous computing settings.","URL":"http://doi.acm.org/10.1145/3170427.3173018","DOI":"10.1145/3170427.3173018","ISBN":"978-1-4503-5621-3","shortTitle":"Preserving Privacy in Smart Homes","author":[{"family":"Kraemer","given":"Martin J."}],"issued":{"date-parts":[["2018"]]},"accessed":{"date-parts":[["2018",11,9]]}}}],"schema":"https://github.com/citation-style-language/schema/raw/master/csl-citation.json"} </w:instrText>
      </w:r>
      <w:r w:rsidR="004008AE">
        <w:fldChar w:fldCharType="separate"/>
      </w:r>
      <w:r w:rsidR="00B748AF">
        <w:rPr>
          <w:noProof/>
        </w:rPr>
        <w:t>[15]</w:t>
      </w:r>
      <w:r w:rsidR="004008AE">
        <w:fldChar w:fldCharType="end"/>
      </w:r>
      <w:r w:rsidR="004008AE">
        <w:t xml:space="preserve">. </w:t>
      </w:r>
      <w:proofErr w:type="spellStart"/>
      <w:r w:rsidR="0004287A">
        <w:t>Chakravorty</w:t>
      </w:r>
      <w:proofErr w:type="spellEnd"/>
      <w:r w:rsidR="0004287A">
        <w:t xml:space="preserve"> et al. </w:t>
      </w:r>
      <w:r w:rsidR="00086BE5">
        <w:t xml:space="preserve">propose privacy preserving data analytics for smart homes </w:t>
      </w:r>
      <w:r w:rsidR="00086BE5">
        <w:fldChar w:fldCharType="begin"/>
      </w:r>
      <w:r w:rsidR="00086BE5">
        <w:instrText xml:space="preserve"> ADDIN ZOTERO_ITEM CSL_CITATION {"citationID":"FIib9F7D","properties":{"formattedCitation":"[6]","plainCitation":"[6]","noteIndex":0},"citationItems":[{"id":198,"uris":["http://zotero.org/users/5105264/items/NRB74ZRL"],"uri":["http://zotero.org/users/5105264/items/NRB74ZRL"],"itemData":{"id":198,"type":"paper-conference","title":"Privacy Preserving Data Analytics for Smart Homes","page":"23-27","source":"ResearchGate","event":"Proceedings - IEEE CS Security and Privacy Workshops, SPW 2013","abstract":"A framework for maintaining security &amp; preserving privacy for analysis of sensor data from smart homes, without compromising on data utility is presented. Storing the personally identifiable data as hashed values withholds identifiable information from any computing nodes. However the very nature of smart home data analytics is establishing preventive care. Data processing results should be identifiable to certain users responsible for direct care. Through a separate encrypted identifier dictionary with hashed and actual values of all unique sets of identifiers, we suggest re-identification of any data processing results. However the level of re-identification needs to be controlled, depending on the type of user accessing the results. Generalization and suppression on identifiers from the identifier dictionary before re-introduction could achieve different levels of privacy preservation. In this paper we propose an approach to achieve data security &amp; privacy through out the complete data lifecycle: data generation/collection, transfer, storage, processing and sharing.","DOI":"10.1109/SPW.2013.22","ISBN":"978-1-4799-0458-7","author":[{"family":"Chakravorty","given":"Antorweep"},{"family":"Wlodarczyk","given":"Tomasz"},{"family":"Rong","given":"Chunming"}],"issued":{"date-parts":[["2013",5,1]]}}}],"schema":"https://github.com/citation-style-language/schema/raw/master/csl-citation.json"} </w:instrText>
      </w:r>
      <w:r w:rsidR="00086BE5">
        <w:fldChar w:fldCharType="separate"/>
      </w:r>
      <w:r w:rsidR="00086BE5">
        <w:rPr>
          <w:noProof/>
        </w:rPr>
        <w:t>[6]</w:t>
      </w:r>
      <w:r w:rsidR="00086BE5">
        <w:fldChar w:fldCharType="end"/>
      </w:r>
      <w:r w:rsidR="00086BE5">
        <w:t xml:space="preserve">. </w:t>
      </w:r>
      <w:r w:rsidR="003C10CE">
        <w:rPr>
          <w:noProof/>
        </w:rPr>
        <w:lastRenderedPageBreak/>
        <mc:AlternateContent>
          <mc:Choice Requires="wpg">
            <w:drawing>
              <wp:anchor distT="0" distB="0" distL="114300" distR="114300" simplePos="0" relativeHeight="251667456" behindDoc="0" locked="0" layoutInCell="1" allowOverlap="1" wp14:anchorId="6DAA6E8F" wp14:editId="1B9028D0">
                <wp:simplePos x="0" y="0"/>
                <wp:positionH relativeFrom="column">
                  <wp:posOffset>3236457</wp:posOffset>
                </wp:positionH>
                <wp:positionV relativeFrom="paragraph">
                  <wp:posOffset>44450</wp:posOffset>
                </wp:positionV>
                <wp:extent cx="3289935" cy="3519170"/>
                <wp:effectExtent l="0" t="0" r="0" b="0"/>
                <wp:wrapTopAndBottom/>
                <wp:docPr id="106" name="Group 106"/>
                <wp:cNvGraphicFramePr/>
                <a:graphic xmlns:a="http://schemas.openxmlformats.org/drawingml/2006/main">
                  <a:graphicData uri="http://schemas.microsoft.com/office/word/2010/wordprocessingGroup">
                    <wpg:wgp>
                      <wpg:cNvGrpSpPr/>
                      <wpg:grpSpPr>
                        <a:xfrm>
                          <a:off x="0" y="0"/>
                          <a:ext cx="3289935" cy="3519170"/>
                          <a:chOff x="0" y="0"/>
                          <a:chExt cx="3289935" cy="3519506"/>
                        </a:xfrm>
                      </wpg:grpSpPr>
                      <wps:wsp>
                        <wps:cNvPr id="7" name="Text Box 7"/>
                        <wps:cNvSpPr txBox="1"/>
                        <wps:spPr>
                          <a:xfrm>
                            <a:off x="0" y="0"/>
                            <a:ext cx="3289935" cy="3455035"/>
                          </a:xfrm>
                          <a:prstGeom prst="rect">
                            <a:avLst/>
                          </a:prstGeom>
                          <a:noFill/>
                          <a:ln w="6350">
                            <a:noFill/>
                          </a:ln>
                        </wps:spPr>
                        <wps:txbx>
                          <w:txbxContent>
                            <w:p w14:paraId="2BE65453" w14:textId="73CD047E" w:rsidR="002068B1" w:rsidRDefault="002068B1">
                              <w:r>
                                <w:rPr>
                                  <w:noProof/>
                                </w:rPr>
                                <w:drawing>
                                  <wp:inline distT="0" distB="0" distL="0" distR="0" wp14:anchorId="64ABF7C8" wp14:editId="523DC94E">
                                    <wp:extent cx="1509770" cy="3103418"/>
                                    <wp:effectExtent l="0" t="0" r="190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_20181205-162341_Ring.jpg"/>
                                            <pic:cNvPicPr/>
                                          </pic:nvPicPr>
                                          <pic:blipFill>
                                            <a:blip r:embed="rId8"/>
                                            <a:stretch>
                                              <a:fillRect/>
                                            </a:stretch>
                                          </pic:blipFill>
                                          <pic:spPr>
                                            <a:xfrm>
                                              <a:off x="0" y="0"/>
                                              <a:ext cx="1575673" cy="3238886"/>
                                            </a:xfrm>
                                            <a:prstGeom prst="rect">
                                              <a:avLst/>
                                            </a:prstGeom>
                                          </pic:spPr>
                                        </pic:pic>
                                      </a:graphicData>
                                    </a:graphic>
                                  </wp:inline>
                                </w:drawing>
                              </w:r>
                              <w:r>
                                <w:t xml:space="preserve"> </w:t>
                              </w:r>
                              <w:r>
                                <w:rPr>
                                  <w:noProof/>
                                </w:rPr>
                                <w:drawing>
                                  <wp:inline distT="0" distB="0" distL="0" distR="0" wp14:anchorId="225EAA8B" wp14:editId="65A691B9">
                                    <wp:extent cx="1509000" cy="3101831"/>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20181205-162320_Ring.jpg"/>
                                            <pic:cNvPicPr/>
                                          </pic:nvPicPr>
                                          <pic:blipFill>
                                            <a:blip r:embed="rId9"/>
                                            <a:stretch>
                                              <a:fillRect/>
                                            </a:stretch>
                                          </pic:blipFill>
                                          <pic:spPr>
                                            <a:xfrm>
                                              <a:off x="0" y="0"/>
                                              <a:ext cx="1519992" cy="3124425"/>
                                            </a:xfrm>
                                            <a:prstGeom prst="rect">
                                              <a:avLst/>
                                            </a:prstGeom>
                                          </pic:spPr>
                                        </pic:pic>
                                      </a:graphicData>
                                    </a:graphic>
                                  </wp:inline>
                                </w:drawing>
                              </w:r>
                            </w:p>
                            <w:p w14:paraId="05B7EB5E" w14:textId="1E3BBC2A" w:rsidR="002068B1" w:rsidRDefault="002068B1" w:rsidP="000920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3278841"/>
                            <a:ext cx="3289935" cy="240665"/>
                          </a:xfrm>
                          <a:prstGeom prst="rect">
                            <a:avLst/>
                          </a:prstGeom>
                          <a:solidFill>
                            <a:prstClr val="white"/>
                          </a:solidFill>
                          <a:ln>
                            <a:noFill/>
                          </a:ln>
                        </wps:spPr>
                        <wps:txbx>
                          <w:txbxContent>
                            <w:p w14:paraId="4D68A561" w14:textId="43555163" w:rsidR="002068B1" w:rsidRPr="000A4309" w:rsidRDefault="002068B1" w:rsidP="002D1FCF">
                              <w:pPr>
                                <w:pStyle w:val="Caption"/>
                                <w:rPr>
                                  <w:sz w:val="20"/>
                                </w:rPr>
                              </w:pPr>
                              <w:r>
                                <w:t xml:space="preserve">Figure </w:t>
                              </w:r>
                              <w:fldSimple w:instr=" SEQ Figure \* ARABIC ">
                                <w:r>
                                  <w:rPr>
                                    <w:noProof/>
                                  </w:rPr>
                                  <w:t>1</w:t>
                                </w:r>
                              </w:fldSimple>
                              <w:r>
                                <w:t>: Ring Neighborhood Ap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DAA6E8F" id="Group 106" o:spid="_x0000_s1027" style="position:absolute;left:0;text-align:left;margin-left:254.85pt;margin-top:3.5pt;width:259.05pt;height:277.1pt;z-index:251667456;mso-height-relative:margin" coordsize="32899,3519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">
                <v:shapetype id="_x0000_t202" coordsize="21600,21600" o:spt="202" path="m,l,21600r21600,l21600,xe">
                  <v:stroke joinstyle="miter"/>
                  <v:path gradientshapeok="t" o:connecttype="rect"/>
                </v:shapetype>
                <v:shape id="Text Box 7" o:spid="_x0000_s1028" type="#_x0000_t202" style="position:absolute;width:32899;height:345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14:paraId="2BE65453" w14:textId="73CD047E" w:rsidR="002068B1" w:rsidRDefault="002068B1">
                        <w:r>
                          <w:rPr>
                            <w:noProof/>
                          </w:rPr>
                          <w:drawing>
                            <wp:inline distT="0" distB="0" distL="0" distR="0" wp14:anchorId="64ABF7C8" wp14:editId="523DC94E">
                              <wp:extent cx="1509770" cy="3103418"/>
                              <wp:effectExtent l="0" t="0" r="190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_20181205-162341_Ring.jpg"/>
                                      <pic:cNvPicPr/>
                                    </pic:nvPicPr>
                                    <pic:blipFill>
                                      <a:blip r:embed="rId8"/>
                                      <a:stretch>
                                        <a:fillRect/>
                                      </a:stretch>
                                    </pic:blipFill>
                                    <pic:spPr>
                                      <a:xfrm>
                                        <a:off x="0" y="0"/>
                                        <a:ext cx="1575673" cy="3238886"/>
                                      </a:xfrm>
                                      <a:prstGeom prst="rect">
                                        <a:avLst/>
                                      </a:prstGeom>
                                    </pic:spPr>
                                  </pic:pic>
                                </a:graphicData>
                              </a:graphic>
                            </wp:inline>
                          </w:drawing>
                        </w:r>
                        <w:r>
                          <w:t xml:space="preserve"> </w:t>
                        </w:r>
                        <w:r>
                          <w:rPr>
                            <w:noProof/>
                          </w:rPr>
                          <w:drawing>
                            <wp:inline distT="0" distB="0" distL="0" distR="0" wp14:anchorId="225EAA8B" wp14:editId="65A691B9">
                              <wp:extent cx="1509000" cy="3101831"/>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20181205-162320_Ring.jpg"/>
                                      <pic:cNvPicPr/>
                                    </pic:nvPicPr>
                                    <pic:blipFill>
                                      <a:blip r:embed="rId9"/>
                                      <a:stretch>
                                        <a:fillRect/>
                                      </a:stretch>
                                    </pic:blipFill>
                                    <pic:spPr>
                                      <a:xfrm>
                                        <a:off x="0" y="0"/>
                                        <a:ext cx="1519992" cy="3124425"/>
                                      </a:xfrm>
                                      <a:prstGeom prst="rect">
                                        <a:avLst/>
                                      </a:prstGeom>
                                    </pic:spPr>
                                  </pic:pic>
                                </a:graphicData>
                              </a:graphic>
                            </wp:inline>
                          </w:drawing>
                        </w:r>
                      </w:p>
                      <w:p w14:paraId="05B7EB5E" w14:textId="1E3BBC2A" w:rsidR="002068B1" w:rsidRDefault="002068B1" w:rsidP="000920B8">
                        <w:pPr>
                          <w:jc w:val="center"/>
                        </w:pPr>
                      </w:p>
                    </w:txbxContent>
                  </v:textbox>
                </v:shape>
                <v:shape id="Text Box 1" o:spid="_x0000_s1029" type="#_x0000_t202" style="position:absolute;top:32788;width:32899;height:24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" stroked="f">
                  <v:textbox style="mso-fit-shape-to-text:t" inset="0,0,0,0">
                    <w:txbxContent>
                      <w:p w14:paraId="4D68A561" w14:textId="43555163" w:rsidR="002068B1" w:rsidRPr="000A4309" w:rsidRDefault="002068B1" w:rsidP="002D1FCF">
                        <w:pPr>
                          <w:pStyle w:val="Caption"/>
                          <w:rPr>
                            <w:sz w:val="20"/>
                          </w:rPr>
                        </w:pPr>
                        <w:r>
                          <w:t xml:space="preserve">Figure </w:t>
                        </w:r>
                        <w:fldSimple w:instr=" SEQ Figure \* ARABIC ">
                          <w:r>
                            <w:rPr>
                              <w:noProof/>
                            </w:rPr>
                            <w:t>1</w:t>
                          </w:r>
                        </w:fldSimple>
                        <w:r>
                          <w:t>: Ring Neighborhood App</w:t>
                        </w:r>
                      </w:p>
                    </w:txbxContent>
                  </v:textbox>
                </v:shape>
                <w10:wrap type="topAndBottom"/>
              </v:group>
            </w:pict>
          </mc:Fallback>
        </mc:AlternateContent>
      </w:r>
      <w:r w:rsidR="00086BE5">
        <w:t>R</w:t>
      </w:r>
      <w:r w:rsidR="0004287A">
        <w:t xml:space="preserve">esearch </w:t>
      </w:r>
      <w:r w:rsidR="00086BE5">
        <w:t xml:space="preserve">also </w:t>
      </w:r>
      <w:r w:rsidR="0004287A">
        <w:t>sheds light on</w:t>
      </w:r>
      <w:r w:rsidR="00F70BF5">
        <w:t xml:space="preserve"> </w:t>
      </w:r>
      <w:r w:rsidR="0004287A">
        <w:t xml:space="preserve">threats and challenges </w:t>
      </w:r>
      <w:r w:rsidR="0004287A">
        <w:fldChar w:fldCharType="begin"/>
      </w:r>
      <w:r w:rsidR="00D8319C">
        <w:instrText xml:space="preserve"> ADDIN ZOTERO_ITEM CSL_CITATION {"citationID":"7ZLclGBK","properties":{"formattedCitation":"[35]","plainCitation":"[35]","noteIndex":0},"citationItems":[{"id":195,"uris":["http://zotero.org/users/5105264/items/2ZZ8I9ND"],"uri":["http://zotero.org/users/5105264/items/2ZZ8I9ND"],"itemData":{"id":195,"type":"webpage","title":"Privacy in the Internet of Things: Threats and Challenges | Request PDF","container-title":"ResearchGate","abstract":"Request PDF on ResearchGate | Privacy in the Internet of Things: Threats and Challenges | The Internet of Things paradigm envisions the pervasive interconnection and cooperation of smart things over the current and future Internet infrastructure. The Internet of Things is, thus, the evolution of the Internet to cover the real world, enabling many new services that...","URL":"https://www.researchgate.net/publication/264725343_Privacy_in_the_Internet_of_Things_Threats_and_Challenges","note":"DOI: http://dx.doi.org/10.1002/sec.795","shortTitle":"Privacy in the Internet of Things","language":"en","accessed":{"date-parts":[["2018",11,9]]}}}],"schema":"https://github.com/citation-style-language/schema/raw/master/csl-citation.json"} </w:instrText>
      </w:r>
      <w:r w:rsidR="0004287A">
        <w:fldChar w:fldCharType="separate"/>
      </w:r>
      <w:r w:rsidR="00D8319C">
        <w:rPr>
          <w:noProof/>
        </w:rPr>
        <w:t>[35]</w:t>
      </w:r>
      <w:r w:rsidR="0004287A">
        <w:fldChar w:fldCharType="end"/>
      </w:r>
      <w:r w:rsidR="0004287A">
        <w:t>, user privacy</w:t>
      </w:r>
      <w:r w:rsidR="0004287A">
        <w:fldChar w:fldCharType="begin"/>
      </w:r>
      <w:r w:rsidR="00B748AF">
        <w:instrText xml:space="preserve"> ADDIN ZOTERO_ITEM CSL_CITATION {"citationID":"k3xlJ5P5","properties":{"formattedCitation":"[16]","plainCitation":"[16]","noteIndex":0},"citationItems":[{"id":193,"uris":["http://zotero.org/users/5105264/items/GJL9HI4N"],"uri":["http://zotero.org/users/5105264/items/GJL9HI4N"],"itemData":{"id":193,"type":"paper-conference","title":"Understanding user privacy in Internet of Things environments","container-title":"2016 IEEE 3rd World Forum on Internet of Things (WF-IoT)","page":"407-412","source":"IEEE Xplore","event":"2016 IEEE 3rd World Forum on Internet of Things (WF-IoT)","abstract":"During the past decade, user privacy has become an important issue in networked computing environments. For instance, mobile applications and devices are increasingly asking users to provide personal information, as well as monitoring users through behavioral tracking. This privacy-invasive practice is likely to increase with the proliferation of sensor devices in the upcoming era of Internet of Things (IoT). However, there has been comparatively little research so far aimed at understanding people's notion of privacy in connection with IoT. In earlier work, we unveiled five contextual parameters that characterize IoT service scenarios, and five reaction parameters that describe people's attitudes toward the scenarios. In this paper, we aim to understand how these contextual parameters impact people's privacy perceptions of IoT scenarios. To this end, we conducted a survey with 200 respondents on 2800 hypothetical IoT scenarios (mostly about information monitoring activities), and analyzed them using a K-modes clustering algorithm. We identified four clusters of scenarios, with clearly distinctive associated user reactions. By comparing the different clusters, we can identify contextual parameters that are associated with higher or lower acceptance of sensor tracking in IoT environments.","DOI":"10.1109/WF-IoT.2016.7845392","author":[{"family":"Lee","given":"H."},{"family":"Kobsa","given":"A."}],"issued":{"date-parts":[["2016",12]]}}}],"schema":"https://github.com/citation-style-language/schema/raw/master/csl-citation.json"} </w:instrText>
      </w:r>
      <w:r w:rsidR="0004287A">
        <w:fldChar w:fldCharType="separate"/>
      </w:r>
      <w:r w:rsidR="00B748AF">
        <w:rPr>
          <w:noProof/>
        </w:rPr>
        <w:t>[16]</w:t>
      </w:r>
      <w:r w:rsidR="0004287A">
        <w:fldChar w:fldCharType="end"/>
      </w:r>
      <w:r w:rsidR="0004287A">
        <w:t xml:space="preserve"> and </w:t>
      </w:r>
      <w:r w:rsidR="00F70BF5">
        <w:t xml:space="preserve">primary norms </w:t>
      </w:r>
      <w:r w:rsidR="00F70BF5">
        <w:fldChar w:fldCharType="begin"/>
      </w:r>
      <w:r w:rsidR="00F70BF5">
        <w:instrText xml:space="preserve"> ADDIN ZOTERO_ITEM CSL_CITATION {"citationID":"OF82etBt","properties":{"formattedCitation":"[2]","plainCitation":"[2]","noteIndex":0},"citationItems":[{"id":191,"uris":["http://zotero.org/users/5105264/items/8QWHX3VS"],"uri":["http://zotero.org/users/5105264/items/8QWHX3VS"],"itemData":{"id":191,"type":"article-journal","title":"Discovering Smart Home Internet of Things Privacy Norms Using Contextual Integrity","container-title":"Proc. ACM Interact. Mob. Wearable Ubiquitous Technol.","page":"59:1–59:23","volume":"2","issue":"2","source":"ACM Digital Library","abstract":"The proliferation of Internet of Things (IoT) devices for consumer \"smart\" homes raises concerns about user privacy. We present a survey method based on the Contextual Integrity (CI) privacy framework that can quickly and efficiently discover privacy norms at scale. We apply the method to discover privacy norms in the smart home context, surveying 1,731 American adults on Amazon Mechanical Turk. For $2,800 and in less than six hours, we measured the acceptability of 3,840 information flows representing a combinatorial space of smart home devices sending consumer information to first and third-party recipients under various conditions. Our results provide actionable recommendations for IoT device manufacturers, including design best practices and instructions for adopting our method for further research.","DOI":"10.1145/3214262","ISSN":"2474-9567","author":[{"family":"Apthorpe","given":"Noah"},{"family":"Shvartzshnaider","given":"Yan"},{"family":"Mathur","given":"Arunesh"},{"family":"Reisman","given":"Dillon"},{"family":"Feamster","given":"Nick"}],"issued":{"date-parts":[["2018",7]]}}}],"schema":"https://github.com/citation-style-language/schema/raw/master/csl-citation.json"} </w:instrText>
      </w:r>
      <w:r w:rsidR="00F70BF5">
        <w:fldChar w:fldCharType="separate"/>
      </w:r>
      <w:r w:rsidR="00F70BF5">
        <w:rPr>
          <w:noProof/>
        </w:rPr>
        <w:t>[2]</w:t>
      </w:r>
      <w:r w:rsidR="00F70BF5">
        <w:fldChar w:fldCharType="end"/>
      </w:r>
      <w:r w:rsidR="0004287A">
        <w:t xml:space="preserve"> for smart home Internet-of-Things</w:t>
      </w:r>
      <w:r w:rsidR="00F70BF5">
        <w:t xml:space="preserve">. </w:t>
      </w:r>
      <w:r w:rsidR="00A97470" w:rsidRPr="00A97470">
        <w:t>An emergent theme across this body of work is that the research tends to focus on access control, privacy, and security at the level of an individual or shared among individuals residing within the same home. Less work has examined use cases where smart home devices were shared or could be shared beyond the home.</w:t>
      </w:r>
      <w:r w:rsidR="00A56028">
        <w:t xml:space="preserve"> </w:t>
      </w:r>
      <w:r w:rsidR="007F7B59">
        <w:t>In our study we explore further to understand more about user’s perception of these benefits and external entities.</w:t>
      </w:r>
      <w:r w:rsidR="0053713C">
        <w:t xml:space="preserve"> We try to find the exact purpose of sharing of a smart home IoT device</w:t>
      </w:r>
      <w:r w:rsidR="009E3CE1">
        <w:t>s</w:t>
      </w:r>
      <w:r w:rsidR="0053713C">
        <w:t xml:space="preserve"> owned by a </w:t>
      </w:r>
      <w:r w:rsidR="009E3CE1">
        <w:t>participant with people outside of their home who they know</w:t>
      </w:r>
      <w:r w:rsidR="0053713C">
        <w:t xml:space="preserve">. </w:t>
      </w:r>
    </w:p>
    <w:p w14:paraId="0F57C6F3" w14:textId="3F3CBE4E" w:rsidR="007578DC" w:rsidRDefault="00FC2C12" w:rsidP="00435C79">
      <w:pPr>
        <w:spacing w:after="0"/>
      </w:pPr>
      <w:r>
        <w:t xml:space="preserve"> </w:t>
      </w:r>
    </w:p>
    <w:p w14:paraId="47DB36E1" w14:textId="2F743CF5" w:rsidR="00435C79" w:rsidRDefault="00DA3363" w:rsidP="00435C79">
      <w:pPr>
        <w:spacing w:after="0"/>
        <w:rPr>
          <w:b/>
        </w:rPr>
      </w:pPr>
      <w:r>
        <w:rPr>
          <w:b/>
        </w:rPr>
        <w:t>Smart Home</w:t>
      </w:r>
      <w:r w:rsidR="000920B8">
        <w:rPr>
          <w:b/>
        </w:rPr>
        <w:t xml:space="preserve"> Sharing</w:t>
      </w:r>
      <w:r>
        <w:rPr>
          <w:b/>
        </w:rPr>
        <w:t xml:space="preserve"> Beyond the Home</w:t>
      </w:r>
    </w:p>
    <w:p w14:paraId="77BDE3E9" w14:textId="07AD96D7" w:rsidR="00144E2E" w:rsidRDefault="007E357C" w:rsidP="00435C79">
      <w:pPr>
        <w:spacing w:after="0"/>
      </w:pPr>
      <w:r w:rsidRPr="007E357C">
        <w:t>In essence, a smart home collects and analyses data on the domestic environment, relays information to users (and service providers), and enhances the potential for managing different domestic systems (e.g., heating, lighting, entertainment)</w:t>
      </w:r>
      <w:r>
        <w:t xml:space="preserve"> </w:t>
      </w:r>
      <w:r>
        <w:fldChar w:fldCharType="begin"/>
      </w:r>
      <w:r w:rsidR="00462124">
        <w:instrText xml:space="preserve"> ADDIN ZOTERO_ITEM CSL_CITATION {"citationID":"gBrKzw9z","properties":{"formattedCitation":"[9]","plainCitation":"[9]","noteIndex":0},"citationItems":[{"id":215,"uris":["http://zotero.org/users/5105264/items/E4VR6MS8"],"uri":["http://zotero.org/users/5105264/items/E4VR6MS8"],"itemData":{"id":215,"type":"article-journal","title":"Decision support systems for domestic retrofit provision using smart home data streams","container-title":"CIB W78 2013 30th International Conference on Applications of IT in the AEC Industry","source":"dspace.lboro.ac.uk","abstract":"The scope of this paper is a study of the potential of decision support systems for retrofit provision in domestic buildings, using monitoring technologies and performance-based analysis. The key research question is: in the age of proliferation of cheap, mobile and networked sensing equipment, how can measured energy and performance data from multiple in-home sensors be utilised to accelerate building retrofit measures and energy demand reduction? Over the coming decade there will be a significant increase in the amount of measured data available from households, from national Smart Meter rollouts to personal Smart Home systems, which will provide unparalleled insights into how our homes are performing and how households are behaving. The new data streams from Smart Homes will challenge the prevailing research and policy initiatives for understanding and promoting energy-saving building retrofits. This work is part of a £1.5m UK Research Council funded project ‘REFIT: Personalised Retrofit Decision Support Tools for UK Homes using Smart Home Technology’ (www.refitsmarthomes.org). Three methods are combined to give multiple perspectives of the research challenge: 1) A literature review on Smart Homes with a focus on academic progress to date in this area; 2) Results from actual Smart Home monitored data streams, as measured in an on-going study of UK-based Smart Homes; and 3) a discussion of performance-based analysis leading to insights in decision support system provision for Smart Building owners. The approach outlined in this work will be of significant interest to national governments when promoting Smart Meter roll-outs, to energy companies in promoting new services using Smart Home data and to the academic community in providing a foundation for future studies to meet the domestic building retrofit challenge.","URL":"https://dspace.lboro.ac.uk/dspace-jspui/handle/2134/15904","language":"en","author":[{"family":"Firth","given":"Steven K."},{"family":"Fouchal","given":"Farid"},{"family":"Kane","given":"Tom"},{"family":"Dimitriou","given":"Vanda"},{"family":"Hassan","given":"Tarek M."}],"issued":{"date-parts":[["2013"]]},"accessed":{"date-parts":[["2018",12,6]]}}}],"schema":"https://github.com/citation-style-language/schema/raw/master/csl-citation.json"} </w:instrText>
      </w:r>
      <w:r>
        <w:fldChar w:fldCharType="separate"/>
      </w:r>
      <w:r w:rsidR="00462124">
        <w:t>[9]</w:t>
      </w:r>
      <w:r>
        <w:fldChar w:fldCharType="end"/>
      </w:r>
      <w:r>
        <w:t xml:space="preserve">. </w:t>
      </w:r>
      <w:r w:rsidR="007F7B59">
        <w:t xml:space="preserve">Most smart home IoT devices offer some </w:t>
      </w:r>
      <w:r w:rsidR="00E024A7">
        <w:t>form</w:t>
      </w:r>
      <w:r w:rsidR="007F7B59">
        <w:t xml:space="preserve"> of </w:t>
      </w:r>
      <w:r w:rsidR="00E024A7">
        <w:t xml:space="preserve">access control among users. Often users have the option to share the device with anyone over the Internet. For </w:t>
      </w:r>
      <w:r w:rsidR="0053713C">
        <w:t>example,</w:t>
      </w:r>
      <w:r w:rsidR="00E024A7">
        <w:t xml:space="preserve"> a user can share their </w:t>
      </w:r>
      <w:r w:rsidR="0053713C">
        <w:t>Ring</w:t>
      </w:r>
      <w:r w:rsidR="00E024A7">
        <w:t xml:space="preserve"> doorbell</w:t>
      </w:r>
      <w:r w:rsidR="00425DA2">
        <w:t xml:space="preserve"> </w:t>
      </w:r>
      <w:r w:rsidR="00425DA2">
        <w:fldChar w:fldCharType="begin"/>
      </w:r>
      <w:r w:rsidR="00D8319C">
        <w:instrText xml:space="preserve"> ADDIN ZOTERO_ITEM CSL_CITATION {"citationID":"A9DX8mmx","properties":{"formattedCitation":"[36]","plainCitation":"[36]","noteIndex":0},"citationItems":[{"id":177,"uris":["http://zotero.org/users/5105264/items/H75FZZSJ"],"uri":["http://zotero.org/users/5105264/items/H75FZZSJ"],"itemData":{"id":177,"type":"webpage","title":"Video Doorbells","container-title":"Ring Team","abstract":"Create a Ring of Security inside and outside your home with Ring Doorbells, Cameras and Security Systems, so you can monitor your property from your phone.","URL":"https://shop.ring.com/collections/video-doorbells","language":"en","accessed":{"date-parts":[["2018",10,19]]}}}],"schema":"https://github.com/citation-style-language/schema/raw/master/csl-citation.json"} </w:instrText>
      </w:r>
      <w:r w:rsidR="00425DA2">
        <w:fldChar w:fldCharType="separate"/>
      </w:r>
      <w:r w:rsidR="00D8319C">
        <w:rPr>
          <w:noProof/>
        </w:rPr>
        <w:t>[36]</w:t>
      </w:r>
      <w:r w:rsidR="00425DA2">
        <w:fldChar w:fldCharType="end"/>
      </w:r>
      <w:r w:rsidR="00E024A7">
        <w:t xml:space="preserve"> with </w:t>
      </w:r>
      <w:r w:rsidR="0053713C">
        <w:t>any person they wish to be able to view who is at their door</w:t>
      </w:r>
      <w:r w:rsidR="00144E2E">
        <w:t xml:space="preserve"> and get notified with motion is detected by the doorbell and/or when the doorbell rings</w:t>
      </w:r>
      <w:r w:rsidR="0053713C">
        <w:t>.</w:t>
      </w:r>
      <w:r w:rsidR="00425DA2">
        <w:t xml:space="preserve"> </w:t>
      </w:r>
      <w:r w:rsidR="0053713C">
        <w:t>This person can be located anywhere in the world</w:t>
      </w:r>
      <w:r w:rsidR="00144E2E">
        <w:t xml:space="preserve"> as long as they are connected to the internet</w:t>
      </w:r>
      <w:r w:rsidR="0053713C">
        <w:t xml:space="preserve">. </w:t>
      </w:r>
      <w:r w:rsidR="003B6DA0">
        <w:t xml:space="preserve">Most popular smart home IoT devices </w:t>
      </w:r>
      <w:r w:rsidR="00144E2E">
        <w:t xml:space="preserve">and services </w:t>
      </w:r>
      <w:r w:rsidR="003B6DA0">
        <w:t xml:space="preserve">like Nest learning thermostat </w:t>
      </w:r>
      <w:r w:rsidR="003B6DA0">
        <w:fldChar w:fldCharType="begin"/>
      </w:r>
      <w:r w:rsidR="00B748AF">
        <w:instrText xml:space="preserve"> ADDIN ZOTERO_ITEM CSL_CITATION {"citationID":"4Lbo1GkE","properties":{"formattedCitation":"[18]","plainCitation":"[18]","noteIndex":0},"citationItems":[{"id":179,"uris":["http://zotero.org/users/5105264/items/QZ5DWN4A"],"uri":["http://zotero.org/users/5105264/items/QZ5DWN4A"],"itemData":{"id":179,"type":"webpage","title":"Nest Learning Thermostat | Programs Itself Then Pays for Itself","container-title":"Nest","abstract":"Easy to install, learns your schedule, programs itself, and uses Wi-Fi to connect to your phone. It’s better than smart. It’s thoughtful.","URL":"https://www.nest.com/thermostats/nest-learning-thermostat/overview/","language":"en-US","author":[{"family":"Nest","given":""}],"accessed":{"date-parts":[["2018",10,19]]}}}],"schema":"https://github.com/citation-style-language/schema/raw/master/csl-citation.json"} </w:instrText>
      </w:r>
      <w:r w:rsidR="003B6DA0">
        <w:fldChar w:fldCharType="separate"/>
      </w:r>
      <w:r w:rsidR="00B748AF">
        <w:rPr>
          <w:noProof/>
        </w:rPr>
        <w:t>[18]</w:t>
      </w:r>
      <w:r w:rsidR="003B6DA0">
        <w:fldChar w:fldCharType="end"/>
      </w:r>
      <w:r w:rsidR="003B6DA0">
        <w:t xml:space="preserve">, Apple </w:t>
      </w:r>
      <w:proofErr w:type="spellStart"/>
      <w:r w:rsidR="003B6DA0">
        <w:t>Homekit</w:t>
      </w:r>
      <w:proofErr w:type="spellEnd"/>
      <w:r w:rsidR="003B6DA0">
        <w:t xml:space="preserve"> </w:t>
      </w:r>
      <w:r w:rsidR="003B6DA0">
        <w:fldChar w:fldCharType="begin"/>
      </w:r>
      <w:r w:rsidR="00D8319C">
        <w:instrText xml:space="preserve"> ADDIN ZOTERO_ITEM CSL_CITATION {"citationID":"JAIqTW7x","properties":{"formattedCitation":"[37]","plainCitation":"[37]","noteIndex":0},"citationItems":[{"id":181,"uris":["http://zotero.org/users/5105264/items/MV9FZLFE"],"uri":["http://zotero.org/users/5105264/items/MV9FZLFE"],"itemData":{"id":181,"type":"webpage","title":"iOS - Home","container-title":"Apple","abstract":"The Home app lets you control your smart accessories remotely through Apple TV, HomePod, iPhone, or iPad with a touch, automatically, or with Siri.","URL":"https://www.apple.com/ios/home/","language":"en-US","accessed":{"date-parts":[["2018",10,19]]}}}],"schema":"https://github.com/citation-style-language/schema/raw/master/csl-citation.json"} </w:instrText>
      </w:r>
      <w:r w:rsidR="003B6DA0">
        <w:fldChar w:fldCharType="separate"/>
      </w:r>
      <w:r w:rsidR="00D8319C">
        <w:rPr>
          <w:noProof/>
        </w:rPr>
        <w:t>[37]</w:t>
      </w:r>
      <w:r w:rsidR="003B6DA0">
        <w:fldChar w:fldCharType="end"/>
      </w:r>
      <w:r w:rsidR="003B6DA0">
        <w:t xml:space="preserve"> and </w:t>
      </w:r>
      <w:proofErr w:type="spellStart"/>
      <w:r w:rsidR="003B6DA0">
        <w:t>Wyze</w:t>
      </w:r>
      <w:proofErr w:type="spellEnd"/>
      <w:r w:rsidR="003B6DA0">
        <w:t xml:space="preserve"> Cam </w:t>
      </w:r>
      <w:r w:rsidR="003B6DA0">
        <w:fldChar w:fldCharType="begin"/>
      </w:r>
      <w:r w:rsidR="00D8319C">
        <w:instrText xml:space="preserve"> ADDIN ZOTERO_ITEM CSL_CITATION {"citationID":"RALH4nQb","properties":{"formattedCitation":"[38]","plainCitation":"[38]","noteIndex":0},"citationItems":[{"id":183,"uris":["http://zotero.org/users/5105264/items/PD9G6KSB"],"uri":["http://zotero.org/users/5105264/items/PD9G6KSB"],"itemData":{"id":183,"type":"webpage","title":"Home","container-title":"WyzeCam","URL":"https://www.wyzecam.com/","language":"en-US","accessed":{"date-parts":[["2018",10,19]]}}}],"schema":"https://github.com/citation-style-language/schema/raw/master/csl-citation.json"} </w:instrText>
      </w:r>
      <w:r w:rsidR="003B6DA0">
        <w:fldChar w:fldCharType="separate"/>
      </w:r>
      <w:r w:rsidR="00D8319C">
        <w:rPr>
          <w:noProof/>
        </w:rPr>
        <w:t>[38]</w:t>
      </w:r>
      <w:r w:rsidR="003B6DA0">
        <w:fldChar w:fldCharType="end"/>
      </w:r>
      <w:r w:rsidR="003B6DA0">
        <w:t xml:space="preserve"> all offer similar sharing mechanisms. </w:t>
      </w:r>
    </w:p>
    <w:p w14:paraId="29C6162B" w14:textId="77777777" w:rsidR="00144E2E" w:rsidRDefault="00144E2E" w:rsidP="00435C79">
      <w:pPr>
        <w:spacing w:after="0"/>
      </w:pPr>
    </w:p>
    <w:p w14:paraId="37477133" w14:textId="2A85E5A6" w:rsidR="00DA17B8" w:rsidRDefault="00AC4066" w:rsidP="00435C79">
      <w:pPr>
        <w:spacing w:after="0"/>
      </w:pPr>
      <w:r>
        <w:t xml:space="preserve">Ring Neighborhood App </w:t>
      </w:r>
      <w:r w:rsidR="002D1FCF">
        <w:t xml:space="preserve">(Figure 1) </w:t>
      </w:r>
      <w:r>
        <w:t xml:space="preserve">is another example of sharing data from smart home devices, in particular smart doorbells and cameras. It employs a </w:t>
      </w:r>
      <w:r w:rsidRPr="00AC4066">
        <w:t>neighborhood watch</w:t>
      </w:r>
      <w:r>
        <w:t xml:space="preserve"> system</w:t>
      </w:r>
      <w:r w:rsidRPr="00AC4066">
        <w:t xml:space="preserve"> </w:t>
      </w:r>
      <w:r w:rsidR="00144E2E">
        <w:t xml:space="preserve">aimed to </w:t>
      </w:r>
      <w:r w:rsidRPr="00AC4066">
        <w:t>bring</w:t>
      </w:r>
      <w:r>
        <w:t xml:space="preserve"> </w:t>
      </w:r>
      <w:r w:rsidRPr="00AC4066">
        <w:t>communit</w:t>
      </w:r>
      <w:r>
        <w:t>ies</w:t>
      </w:r>
      <w:r w:rsidRPr="00AC4066">
        <w:t xml:space="preserve"> together to help create safer neighborhoods. </w:t>
      </w:r>
      <w:r>
        <w:t>It provides</w:t>
      </w:r>
      <w:r w:rsidRPr="00AC4066">
        <w:t xml:space="preserve"> real-time crime and safety alerts from your neighbors, law enforcement and the Ring team</w:t>
      </w:r>
      <w:r>
        <w:t xml:space="preserve"> </w:t>
      </w:r>
      <w:r>
        <w:fldChar w:fldCharType="begin"/>
      </w:r>
      <w:r w:rsidR="00D8319C">
        <w:instrText xml:space="preserve"> ADDIN ZOTERO_ITEM CSL_CITATION {"citationID":"REkNyemw","properties":{"formattedCitation":"[32]","plainCitation":"[32]","noteIndex":0},"citationItems":[{"id":208,"uris":["http://zotero.org/users/5105264/items/NQ6RDZ5R"],"uri":["http://zotero.org/users/5105264/items/NQ6RDZ5R"],"itemData":{"id":208,"type":"webpage","title":"Get Real-Time Crime and Safety Alerts With the Neighbors App | Ring","URL":"https://ring.com/neighbors","accessed":{"date-parts":[["2018",11,22]]}}}],"schema":"https://github.com/citation-style-language/schema/raw/master/csl-citation.json"} </w:instrText>
      </w:r>
      <w:r>
        <w:fldChar w:fldCharType="separate"/>
      </w:r>
      <w:r w:rsidR="00D8319C">
        <w:rPr>
          <w:noProof/>
        </w:rPr>
        <w:t>[32]</w:t>
      </w:r>
      <w:r>
        <w:fldChar w:fldCharType="end"/>
      </w:r>
      <w:r w:rsidRPr="00AC4066">
        <w:t xml:space="preserve">. </w:t>
      </w:r>
      <w:r>
        <w:t>It allows people</w:t>
      </w:r>
      <w:r w:rsidR="00144E2E">
        <w:t>, at their discretion,</w:t>
      </w:r>
      <w:r>
        <w:t xml:space="preserve"> to anonymously share videos captured on their camera</w:t>
      </w:r>
      <w:r w:rsidR="00144E2E">
        <w:t>(s)</w:t>
      </w:r>
      <w:r>
        <w:t xml:space="preserve"> with their</w:t>
      </w:r>
      <w:r w:rsidR="00144E2E">
        <w:t xml:space="preserve"> neighbors</w:t>
      </w:r>
      <w:r w:rsidR="00F7054C">
        <w:t xml:space="preserve"> Fig </w:t>
      </w:r>
      <w:r w:rsidR="000920B8">
        <w:t>4</w:t>
      </w:r>
      <w:r>
        <w:t xml:space="preserve">. </w:t>
      </w:r>
      <w:r w:rsidR="00144E2E">
        <w:t xml:space="preserve">This presents an interesting case of sharing wherein the data from smart devices is voluntarily and anonymously being shared </w:t>
      </w:r>
      <w:r w:rsidR="00DA17B8">
        <w:t>with</w:t>
      </w:r>
      <w:r w:rsidR="00144E2E">
        <w:t xml:space="preserve"> known and unknown people in the neighborhood. </w:t>
      </w:r>
      <w:r w:rsidR="00E12FC7">
        <w:t>We incorporated this idea of sharing data from the device rather that then device themselves into the design of our survey.</w:t>
      </w:r>
    </w:p>
    <w:p w14:paraId="6D0B11C1" w14:textId="7B9C3BD5" w:rsidR="00DA17B8" w:rsidRDefault="00DA17B8" w:rsidP="00435C79">
      <w:pPr>
        <w:spacing w:after="0"/>
      </w:pPr>
    </w:p>
    <w:p w14:paraId="5992DAD8" w14:textId="2946A9A6" w:rsidR="007578DC" w:rsidRDefault="00E024A7" w:rsidP="00FC124F">
      <w:pPr>
        <w:spacing w:after="0"/>
      </w:pPr>
      <w:r>
        <w:t xml:space="preserve">A </w:t>
      </w:r>
      <w:r w:rsidR="00DA17B8">
        <w:t xml:space="preserve">survey </w:t>
      </w:r>
      <w:r>
        <w:t xml:space="preserve">study by </w:t>
      </w:r>
      <w:proofErr w:type="spellStart"/>
      <w:r w:rsidR="007F7B59">
        <w:t>He</w:t>
      </w:r>
      <w:proofErr w:type="spellEnd"/>
      <w:r w:rsidR="007F7B59">
        <w:t xml:space="preserve"> et al. found </w:t>
      </w:r>
      <w:r w:rsidR="00DA17B8">
        <w:t>that</w:t>
      </w:r>
      <w:r w:rsidR="007F7B59" w:rsidRPr="007F7B59">
        <w:t xml:space="preserve"> participants' desired access-control policies</w:t>
      </w:r>
      <w:r w:rsidR="00DA17B8">
        <w:t xml:space="preserve"> differed significantly</w:t>
      </w:r>
      <w:r w:rsidR="007F7B59" w:rsidRPr="007F7B59">
        <w:t xml:space="preserve"> for different capabilities within a single device</w:t>
      </w:r>
      <w:r w:rsidR="00DA17B8">
        <w:t xml:space="preserve"> and the relationship with </w:t>
      </w:r>
      <w:r w:rsidR="00E12FC7">
        <w:t xml:space="preserve">the </w:t>
      </w:r>
      <w:r w:rsidR="00DA17B8">
        <w:t>person who</w:t>
      </w:r>
      <w:r w:rsidR="007F7B59" w:rsidRPr="007F7B59">
        <w:t xml:space="preserve"> is trying to use that capability</w:t>
      </w:r>
      <w:r w:rsidR="007F7B59">
        <w:t xml:space="preserve"> </w:t>
      </w:r>
      <w:r w:rsidR="007F7B59">
        <w:fldChar w:fldCharType="begin"/>
      </w:r>
      <w:r w:rsidR="00D8319C">
        <w:instrText xml:space="preserve"> ADDIN ZOTERO_ITEM CSL_CITATION {"citationID":"7qjL0rA3","properties":{"formattedCitation":"[39]","plainCitation":"[39]","noteIndex":0},"citationItems":[{"id":162,"uris":["http://zotero.org/users/5105264/items/KZ6BBF78"],"uri":["http://zotero.org/users/5105264/items/KZ6BBF78"],"itemData":{"id":162,"type":"webpage","title":"Rethinking Access Control and Authentication for the Home Internet of Things (IoT) | USENIX","URL":"https://www.usenix.org/conference/usenixsecurity18/presentation/he","accessed":{"date-parts":[["2018",10,18]]}}}],"schema":"https://github.com/citation-style-language/schema/raw/master/csl-citation.json"} </w:instrText>
      </w:r>
      <w:r w:rsidR="007F7B59">
        <w:fldChar w:fldCharType="separate"/>
      </w:r>
      <w:r w:rsidR="00D8319C">
        <w:rPr>
          <w:noProof/>
        </w:rPr>
        <w:t>[39]</w:t>
      </w:r>
      <w:r w:rsidR="007F7B59">
        <w:fldChar w:fldCharType="end"/>
      </w:r>
      <w:r>
        <w:t xml:space="preserve">. </w:t>
      </w:r>
      <w:r w:rsidR="00352FD6" w:rsidRPr="00352FD6">
        <w:t xml:space="preserve">Their findings </w:t>
      </w:r>
      <w:r w:rsidR="00E12FC7">
        <w:t xml:space="preserve">suggest </w:t>
      </w:r>
      <w:r w:rsidR="00352FD6" w:rsidRPr="00352FD6">
        <w:t>that policies about capabilities, rather than devices, better capture users’ preferences.</w:t>
      </w:r>
      <w:r w:rsidR="009D7A0B">
        <w:t xml:space="preserve"> </w:t>
      </w:r>
      <w:r w:rsidR="00E12FC7">
        <w:t>Their</w:t>
      </w:r>
      <w:r w:rsidR="00D83968" w:rsidRPr="00D83968">
        <w:t xml:space="preserve"> work showed the importance of focusing on device capabilities</w:t>
      </w:r>
      <w:r w:rsidR="00E12FC7">
        <w:t xml:space="preserve"> </w:t>
      </w:r>
      <w:r w:rsidR="00D83968" w:rsidRPr="00D83968">
        <w:t xml:space="preserve">over the devices themselves when examining users’ access control preferences. </w:t>
      </w:r>
      <w:r w:rsidR="00E12FC7">
        <w:t xml:space="preserve">It also showed that relationship among the people sharing the devices and their location carried significant weighted in home IoT device sharing decisions. </w:t>
      </w:r>
      <w:r w:rsidR="00D83968" w:rsidRPr="00D83968">
        <w:t>We draw</w:t>
      </w:r>
      <w:r w:rsidR="00E12FC7">
        <w:t xml:space="preserve"> findings</w:t>
      </w:r>
      <w:r w:rsidR="00D83968" w:rsidRPr="00D83968">
        <w:t xml:space="preserve"> from this work</w:t>
      </w:r>
      <w:r w:rsidR="00D83968">
        <w:t xml:space="preserve"> </w:t>
      </w:r>
      <w:r w:rsidR="00E12FC7">
        <w:t>to influence our survey design.</w:t>
      </w:r>
      <w:r w:rsidR="009D7A0B">
        <w:t xml:space="preserve"> </w:t>
      </w:r>
      <w:r w:rsidR="00E12FC7">
        <w:t>We</w:t>
      </w:r>
      <w:r w:rsidR="009D7A0B">
        <w:t xml:space="preserve"> asked the participants </w:t>
      </w:r>
      <w:r w:rsidR="00D83968">
        <w:t>to explain the</w:t>
      </w:r>
      <w:r w:rsidR="009D7A0B">
        <w:t xml:space="preserve"> purpose of sharing each device with each person</w:t>
      </w:r>
      <w:r w:rsidR="001E38EF">
        <w:t xml:space="preserve"> </w:t>
      </w:r>
      <w:r w:rsidR="00D83968">
        <w:t>when asking them to think about the features to be shared and benefit from sharing</w:t>
      </w:r>
      <w:r w:rsidR="009D7A0B">
        <w:t xml:space="preserve">. </w:t>
      </w:r>
      <w:r w:rsidR="00DA17B8">
        <w:t>We also ask if they would like to share access to the devices of the data originating from those devices. He et al.’s</w:t>
      </w:r>
      <w:r>
        <w:t xml:space="preserve"> </w:t>
      </w:r>
      <w:r w:rsidR="00DA17B8">
        <w:t>recruited survey participants on</w:t>
      </w:r>
      <w:r>
        <w:t xml:space="preserve"> Amazon Mechanical Turk</w:t>
      </w:r>
      <w:r w:rsidR="00425DA2">
        <w:t xml:space="preserve"> </w:t>
      </w:r>
      <w:r w:rsidR="00425DA2">
        <w:fldChar w:fldCharType="begin"/>
      </w:r>
      <w:r w:rsidR="00D8319C">
        <w:instrText xml:space="preserve"> ADDIN ZOTERO_ITEM CSL_CITATION {"citationID":"cQDfcGg3","properties":{"formattedCitation":"[40]","plainCitation":"[40]","noteIndex":0},"citationItems":[{"id":175,"uris":["http://zotero.org/users/5105264/items/FRYL97XP"],"uri":["http://zotero.org/users/5105264/items/FRYL97XP"],"itemData":{"id":175,"type":"webpage","title":"Amazon Mechanical Turk","URL":"https://www.mturk.com/","accessed":{"date-parts":[["2018",10,19]]}}}],"schema":"https://github.com/citation-style-language/schema/raw/master/csl-citation.json"} </w:instrText>
      </w:r>
      <w:r w:rsidR="00425DA2">
        <w:fldChar w:fldCharType="separate"/>
      </w:r>
      <w:r w:rsidR="00D8319C">
        <w:rPr>
          <w:noProof/>
        </w:rPr>
        <w:t>[40]</w:t>
      </w:r>
      <w:r w:rsidR="00425DA2">
        <w:fldChar w:fldCharType="end"/>
      </w:r>
      <w:r>
        <w:t xml:space="preserve"> </w:t>
      </w:r>
      <w:r w:rsidR="00DA17B8">
        <w:t>and presented them with</w:t>
      </w:r>
      <w:r>
        <w:t xml:space="preserve"> hypothetical scenarios</w:t>
      </w:r>
      <w:r w:rsidR="00DA17B8">
        <w:t xml:space="preserve"> involving Home IoT access control</w:t>
      </w:r>
      <w:r>
        <w:t xml:space="preserve">. </w:t>
      </w:r>
      <w:r w:rsidR="00DA17B8">
        <w:t>While this provided meaningful and valuable data, t</w:t>
      </w:r>
      <w:r>
        <w:t xml:space="preserve">he participants did not necessarily own </w:t>
      </w:r>
      <w:r w:rsidR="00DA17B8">
        <w:t xml:space="preserve">or have any experience with </w:t>
      </w:r>
      <w:r>
        <w:t xml:space="preserve">the devices </w:t>
      </w:r>
      <w:r w:rsidR="00DA17B8">
        <w:t>in question</w:t>
      </w:r>
      <w:r>
        <w:t>.</w:t>
      </w:r>
      <w:r w:rsidR="009B22AF">
        <w:t xml:space="preserve"> </w:t>
      </w:r>
      <w:r w:rsidR="00DA17B8">
        <w:t>To make novel contribution to the body of knowledge, we</w:t>
      </w:r>
      <w:r>
        <w:t xml:space="preserve"> explore user’s perception surrounding sharing of their </w:t>
      </w:r>
      <w:r w:rsidR="005E5326">
        <w:t xml:space="preserve">actual </w:t>
      </w:r>
      <w:r>
        <w:t>smart home devices</w:t>
      </w:r>
      <w:r w:rsidR="0053713C">
        <w:t xml:space="preserve"> they own </w:t>
      </w:r>
      <w:r w:rsidR="00DA17B8">
        <w:t xml:space="preserve">and use with </w:t>
      </w:r>
      <w:r w:rsidR="0053713C">
        <w:t>pe</w:t>
      </w:r>
      <w:r w:rsidR="00DA17B8">
        <w:t>ople</w:t>
      </w:r>
      <w:r w:rsidR="0053713C">
        <w:t xml:space="preserve"> they know.</w:t>
      </w:r>
      <w:r w:rsidR="00F11509">
        <w:t xml:space="preserve"> Surveying people who actually own and use smart home devices helps us get better quality data. </w:t>
      </w:r>
      <w:r w:rsidR="003B6DA0">
        <w:t>We intend to better understand the relationships between people sharing the devices as well as specific reasons for sharing of a particular device with a particular person.</w:t>
      </w:r>
    </w:p>
    <w:p w14:paraId="0C13C076" w14:textId="77777777" w:rsidR="00FC124F" w:rsidRPr="003B6DA0" w:rsidRDefault="00FC124F" w:rsidP="00FC124F">
      <w:pPr>
        <w:spacing w:after="0"/>
      </w:pPr>
    </w:p>
    <w:p w14:paraId="4E3B080B" w14:textId="77777777" w:rsidR="006F7786" w:rsidRPr="00161909" w:rsidRDefault="006F7786" w:rsidP="00FC124F">
      <w:pPr>
        <w:pStyle w:val="Heading1"/>
        <w:spacing w:before="0"/>
      </w:pPr>
      <w:r>
        <w:t>Methods</w:t>
      </w:r>
    </w:p>
    <w:p w14:paraId="65AFC1E9" w14:textId="4D4543D5" w:rsidR="007C2C06" w:rsidRDefault="0005204C" w:rsidP="007C2C06">
      <w:bookmarkStart w:id="0" w:name="_Toc520208538"/>
      <w:bookmarkStart w:id="1" w:name="_Toc519479664"/>
      <w:bookmarkStart w:id="2" w:name="_Ref516214517"/>
      <w:bookmarkStart w:id="3" w:name="_Toc514862991"/>
      <w:bookmarkStart w:id="4" w:name="_Toc514862753"/>
      <w:bookmarkStart w:id="5" w:name="_Toc514856153"/>
      <w:r w:rsidRPr="005846F5">
        <w:t xml:space="preserve">In this section, we describe our study </w:t>
      </w:r>
      <w:r w:rsidR="00145F96">
        <w:t>overview</w:t>
      </w:r>
      <w:r w:rsidRPr="005846F5">
        <w:t>. Then, we discuss</w:t>
      </w:r>
      <w:r w:rsidR="00145F96">
        <w:t xml:space="preserve"> survey design, recruitment of participants, participant profile and</w:t>
      </w:r>
      <w:r w:rsidRPr="005846F5">
        <w:t xml:space="preserve"> data analys</w:t>
      </w:r>
      <w:r w:rsidR="007C2C06">
        <w:t xml:space="preserve">is </w:t>
      </w:r>
      <w:r w:rsidR="00145F96">
        <w:t>approach</w:t>
      </w:r>
      <w:r w:rsidRPr="005846F5">
        <w:t>.</w:t>
      </w:r>
      <w:r>
        <w:t xml:space="preserve"> </w:t>
      </w:r>
    </w:p>
    <w:p w14:paraId="5A04BA0A" w14:textId="6DFB493F" w:rsidR="007C2C06" w:rsidRDefault="0005204C" w:rsidP="007C2C06">
      <w:pPr>
        <w:spacing w:after="0"/>
        <w:rPr>
          <w:b/>
        </w:rPr>
      </w:pPr>
      <w:r w:rsidRPr="007C2C06">
        <w:rPr>
          <w:b/>
        </w:rPr>
        <w:t xml:space="preserve">Study </w:t>
      </w:r>
      <w:r w:rsidR="00CC063E">
        <w:rPr>
          <w:b/>
        </w:rPr>
        <w:t>Overview</w:t>
      </w:r>
    </w:p>
    <w:p w14:paraId="136D9D08" w14:textId="49DB3A71" w:rsidR="00425DA2" w:rsidRDefault="0029074D" w:rsidP="00435C79">
      <w:pPr>
        <w:spacing w:after="0"/>
      </w:pPr>
      <w:r>
        <w:t>We conduct</w:t>
      </w:r>
      <w:r w:rsidR="003B37A4">
        <w:t>ed</w:t>
      </w:r>
      <w:r>
        <w:t xml:space="preserve"> a formative evaluation </w:t>
      </w:r>
      <w:r>
        <w:fldChar w:fldCharType="begin"/>
      </w:r>
      <w:r w:rsidR="00F70BF5">
        <w:instrText xml:space="preserve"> ADDIN ZOTERO_ITEM CSL_CITATION {"citationID":"T9i35BMn","properties":{"formattedCitation":"[3]","plainCitation":"[3]","noteIndex":0},"citationItems":[{"id":137,"uris":["http://zotero.org/users/5105264/items/GTBXEMV7"],"uri":["http://zotero.org/users/5105264/items/GTBXEMV7"],"itemData":{"id":137,"type":"book","title":"Handbook on Formative and Summative Evaluation of Student Learning","publisher":"McGraw-Hill Book Company, 330 West 42nd Street, New York, New York 10036 ($11","source":"ERIC","abstract":"The art and science of evaluating student learning is presented in detail to assist the classroom teacher in its application and the consequent improvement of both the teaching and learning processes. Part 1, in four sections (Education and Evaluation, Using Evaluation for Instructional Decisions, Evaluation Techniques for Cognitive and Affective Objectives and Evaluation Systems), considers exhaustively the evaluation problems teachers are likely to encounter, and provides a framework and techniques for test construction. In Part 2, individual chapters apply the principles enunciated in Part 1 to evaluation in eleven major subject disciplines and levels ranging from preschool education to art education, from secondary school mathematics to industrial education. Illustrations of  objectives, testing techniques, and sample test items in the particular subject area are presented, as are tables of specifications attempting to include the relevant content and behaviors. These chapters, each by a specialist in the field, are intended to help teachers find ways of using evaluation to improve learning in their own specific area. Although this handbook was designed especially for teachers, it is also useful for students in teacher-training and graduate programs, curriculum specialists and students interested in test construction. The entire book is related to Bloom's earlier work on the Taxonomy of Educational Objectives. Each of the 23 chapters is supported by a comprehensive reference list. (CK)","language":"en","author":[{"family":"Bloom","given":"Benjamin S."},{"family":"And Others","given":""}],"issued":{"date-parts":[["1971",2]]},"accessed":{"date-parts":[["2018",9,26]]}}}],"schema":"https://github.com/citation-style-language/schema/raw/master/csl-citation.json"} </w:instrText>
      </w:r>
      <w:r>
        <w:fldChar w:fldCharType="separate"/>
      </w:r>
      <w:r w:rsidR="00F70BF5">
        <w:rPr>
          <w:noProof/>
        </w:rPr>
        <w:t>[3]</w:t>
      </w:r>
      <w:r>
        <w:fldChar w:fldCharType="end"/>
      </w:r>
      <w:r>
        <w:t xml:space="preserve"> of users’ needs to understand their potential patterns of</w:t>
      </w:r>
      <w:r w:rsidR="00435C79">
        <w:t xml:space="preserve"> sharing of data generated by their smart home devices and access to devices themselves</w:t>
      </w:r>
      <w:r>
        <w:t xml:space="preserve">. </w:t>
      </w:r>
      <w:r w:rsidR="0005204C" w:rsidRPr="007C2C06">
        <w:t>The user study</w:t>
      </w:r>
      <w:r w:rsidR="00DC4290" w:rsidRPr="007C2C06">
        <w:t xml:space="preserve"> consist</w:t>
      </w:r>
      <w:r w:rsidR="003B37A4">
        <w:t>ed</w:t>
      </w:r>
      <w:r w:rsidR="0005204C" w:rsidRPr="007C2C06">
        <w:t xml:space="preserve"> of</w:t>
      </w:r>
      <w:r w:rsidR="00DC4290" w:rsidRPr="007C2C06">
        <w:t xml:space="preserve"> an online</w:t>
      </w:r>
      <w:r w:rsidR="0005204C" w:rsidRPr="007C2C06">
        <w:t xml:space="preserve"> </w:t>
      </w:r>
      <w:r w:rsidR="0042374E">
        <w:t xml:space="preserve">browser-based </w:t>
      </w:r>
      <w:r w:rsidR="0005204C" w:rsidRPr="007C2C06">
        <w:t>survey where each participant</w:t>
      </w:r>
      <w:r w:rsidR="00DC4290" w:rsidRPr="007C2C06">
        <w:t xml:space="preserve"> </w:t>
      </w:r>
      <w:r w:rsidR="003B37A4">
        <w:t>was</w:t>
      </w:r>
      <w:r w:rsidR="00DC4290" w:rsidRPr="007C2C06">
        <w:t xml:space="preserve"> a smart home device user. </w:t>
      </w:r>
      <w:bookmarkEnd w:id="0"/>
      <w:bookmarkEnd w:id="1"/>
      <w:bookmarkEnd w:id="2"/>
      <w:bookmarkEnd w:id="3"/>
      <w:bookmarkEnd w:id="4"/>
      <w:bookmarkEnd w:id="5"/>
      <w:r w:rsidR="0016343B">
        <w:t xml:space="preserve">A survey </w:t>
      </w:r>
      <w:r w:rsidR="003B37A4">
        <w:t>was</w:t>
      </w:r>
      <w:r w:rsidR="0016343B">
        <w:t xml:space="preserve"> suitable for our needs for this study because it ma</w:t>
      </w:r>
      <w:r w:rsidR="0042374E">
        <w:t>de</w:t>
      </w:r>
      <w:r w:rsidR="0016343B">
        <w:t xml:space="preserve"> it possible to reach smart home users in a wide geographic location</w:t>
      </w:r>
      <w:r w:rsidR="00DB2F9D">
        <w:t xml:space="preserve"> </w:t>
      </w:r>
      <w:r w:rsidR="00DB2F9D">
        <w:fldChar w:fldCharType="begin"/>
      </w:r>
      <w:r w:rsidR="00DB2F9D">
        <w:instrText xml:space="preserve"> ADDIN ZOTERO_ITEM CSL_CITATION {"citationID":"jKrXGBQj","properties":{"formattedCitation":"[19]","plainCitation":"[19]","noteIndex":0},"citationItems":[{"id":232,"uris":["http://zotero.org/users/5105264/items/YBMPXKZM"],"uri":["http://zotero.org/users/5105264/items/YBMPXKZM"],"itemData":{"id":232,"type":"article-journal","title":"Survey design and implementation in HCI","container-title":"Human-Computer Interaction: Development Process","volume":"253","source":"Google Scholar","author":[{"family":"Ozok","given":"A. Ant"}],"issued":{"date-parts":[["2009"]]}}}],"schema":"https://github.com/citation-style-language/schema/raw/master/csl-citation.json"} </w:instrText>
      </w:r>
      <w:r w:rsidR="00DB2F9D">
        <w:fldChar w:fldCharType="separate"/>
      </w:r>
      <w:r w:rsidR="00DB2F9D">
        <w:rPr>
          <w:noProof/>
        </w:rPr>
        <w:t>[19]</w:t>
      </w:r>
      <w:r w:rsidR="00DB2F9D">
        <w:fldChar w:fldCharType="end"/>
      </w:r>
      <w:r w:rsidR="0016343B">
        <w:t xml:space="preserve">. </w:t>
      </w:r>
      <w:r w:rsidR="0042374E">
        <w:t xml:space="preserve">This makes the data more generalizable. </w:t>
      </w:r>
      <w:r w:rsidR="0016343B">
        <w:t xml:space="preserve">Since we are targeting actual smart </w:t>
      </w:r>
      <w:r w:rsidR="0016343B">
        <w:lastRenderedPageBreak/>
        <w:t xml:space="preserve">home </w:t>
      </w:r>
      <w:r w:rsidR="00884710">
        <w:t xml:space="preserve">device </w:t>
      </w:r>
      <w:r w:rsidR="0016343B">
        <w:t xml:space="preserve">users, a survey provides an effective medium to reach them as it </w:t>
      </w:r>
      <w:r w:rsidR="00884710">
        <w:t xml:space="preserve">is </w:t>
      </w:r>
      <w:r w:rsidR="0016343B">
        <w:t>easier to accommodate into their busy schedules</w:t>
      </w:r>
      <w:r w:rsidR="00DB2F9D">
        <w:t xml:space="preserve">. </w:t>
      </w:r>
      <w:r w:rsidR="00474471">
        <w:t xml:space="preserve">It </w:t>
      </w:r>
      <w:r w:rsidR="001C283F">
        <w:t xml:space="preserve">The study </w:t>
      </w:r>
      <w:r w:rsidR="007E5041">
        <w:t>was</w:t>
      </w:r>
      <w:r w:rsidR="001C283F">
        <w:t xml:space="preserve"> approved by Institutional Review Board.</w:t>
      </w:r>
    </w:p>
    <w:p w14:paraId="37735A9A" w14:textId="5F678ACE" w:rsidR="0060039B" w:rsidRDefault="0060039B" w:rsidP="00435C79">
      <w:pPr>
        <w:spacing w:after="0"/>
      </w:pPr>
    </w:p>
    <w:p w14:paraId="25ACE5A5" w14:textId="5C079B93" w:rsidR="00780473" w:rsidRDefault="00474471" w:rsidP="00435C79">
      <w:pPr>
        <w:spacing w:after="0"/>
      </w:pPr>
      <w:r>
        <w:t>Initially w</w:t>
      </w:r>
      <w:r w:rsidR="00DC4290" w:rsidRPr="007C2C06">
        <w:t>e require</w:t>
      </w:r>
      <w:r w:rsidR="007E5041">
        <w:t>d</w:t>
      </w:r>
      <w:r w:rsidR="00DC4290" w:rsidRPr="007C2C06">
        <w:t xml:space="preserve"> the participants to have everyday access to at least </w:t>
      </w:r>
      <w:r w:rsidR="00C86DD0">
        <w:t>two</w:t>
      </w:r>
      <w:r w:rsidR="00DC4290" w:rsidRPr="007C2C06">
        <w:t xml:space="preserve"> smart home </w:t>
      </w:r>
      <w:r w:rsidR="00C86DD0" w:rsidRPr="007C2C06">
        <w:t>devices</w:t>
      </w:r>
      <w:r w:rsidR="00DC4290" w:rsidRPr="007C2C06">
        <w:t xml:space="preserve"> at their </w:t>
      </w:r>
      <w:r w:rsidR="007E5041">
        <w:t xml:space="preserve">primary </w:t>
      </w:r>
      <w:r w:rsidR="00DC4290" w:rsidRPr="007C2C06">
        <w:t>place of residence</w:t>
      </w:r>
      <w:r w:rsidR="0085290C">
        <w:t xml:space="preserve"> (participants 1 to 12)</w:t>
      </w:r>
      <w:r w:rsidR="00DC4290" w:rsidRPr="007C2C06">
        <w:t xml:space="preserve">. </w:t>
      </w:r>
      <w:r w:rsidR="00F2740D">
        <w:t xml:space="preserve">We </w:t>
      </w:r>
      <w:r w:rsidR="00741578">
        <w:t xml:space="preserve">exclude </w:t>
      </w:r>
      <w:r w:rsidR="00C86DD0">
        <w:t>users with just one smart home device</w:t>
      </w:r>
      <w:r w:rsidR="00F2740D">
        <w:t xml:space="preserve"> </w:t>
      </w:r>
      <w:r w:rsidR="00741578">
        <w:t>to get better quality data from users who have</w:t>
      </w:r>
      <w:r w:rsidR="00C86DD0">
        <w:t xml:space="preserve"> comparatively more first-hand</w:t>
      </w:r>
      <w:r w:rsidR="00741578">
        <w:t xml:space="preserve"> experience in the smart home ecosystem. </w:t>
      </w:r>
      <w:r>
        <w:t>In the second iteration of the pilot study</w:t>
      </w:r>
      <w:r w:rsidR="0085290C">
        <w:t xml:space="preserve"> (participants 13 to 19)</w:t>
      </w:r>
      <w:r>
        <w:t xml:space="preserve">, we changed the requirement to just one device to get more data and include the people who owned just one device in our results, making it more generalizable. </w:t>
      </w:r>
      <w:r w:rsidR="00F90FED" w:rsidRPr="007C2C06">
        <w:t>We use</w:t>
      </w:r>
      <w:r w:rsidR="007E5041">
        <w:t>d</w:t>
      </w:r>
      <w:r w:rsidR="00BA0D28" w:rsidRPr="00BA0D28">
        <w:t xml:space="preserve"> </w:t>
      </w:r>
      <w:r w:rsidR="00F90FED" w:rsidRPr="007C2C06">
        <w:t xml:space="preserve">web-based survey platform called </w:t>
      </w:r>
      <w:r w:rsidR="00BA0D28" w:rsidRPr="00BA0D28">
        <w:t>Qualtrics</w:t>
      </w:r>
      <w:r w:rsidR="00855679" w:rsidRPr="007C2C06">
        <w:t xml:space="preserve"> </w:t>
      </w:r>
      <w:r w:rsidR="00855679" w:rsidRPr="007C2C06">
        <w:fldChar w:fldCharType="begin"/>
      </w:r>
      <w:r w:rsidR="00D8319C">
        <w:instrText xml:space="preserve"> ADDIN ZOTERO_ITEM CSL_CITATION {"citationID":"fj8gZvLj","properties":{"formattedCitation":"[41]","plainCitation":"[41]","noteIndex":0},"citationItems":[{"id":128,"uris":["http://zotero.org/users/5105264/items/DYMXJHKB"],"uri":["http://zotero.org/users/5105264/items/DYMXJHKB"],"itemData":{"id":128,"type":"webpage","title":"The Leading Research &amp; Experience Software","container-title":"Qualtrics","abstract":"Qualtrics makes sophisticated research simple and empowers users to capture customer, product, brand &amp; employee experience insights in one place.","URL":"https://www.qualtrics.com/","language":"en","accessed":{"date-parts":[["2018",9,25]]}}}],"schema":"https://github.com/citation-style-language/schema/raw/master/csl-citation.json"} </w:instrText>
      </w:r>
      <w:r w:rsidR="00855679" w:rsidRPr="007C2C06">
        <w:fldChar w:fldCharType="separate"/>
      </w:r>
      <w:r w:rsidR="00D8319C">
        <w:rPr>
          <w:noProof/>
        </w:rPr>
        <w:t>[41]</w:t>
      </w:r>
      <w:r w:rsidR="00855679" w:rsidRPr="007C2C06">
        <w:fldChar w:fldCharType="end"/>
      </w:r>
      <w:r w:rsidR="00F90FED" w:rsidRPr="007C2C06">
        <w:t xml:space="preserve"> </w:t>
      </w:r>
      <w:r w:rsidR="00E148A8">
        <w:t>to conduct</w:t>
      </w:r>
      <w:r w:rsidR="00F90FED" w:rsidRPr="007C2C06">
        <w:t xml:space="preserve"> the surveys.</w:t>
      </w:r>
      <w:r w:rsidR="00BA0D28" w:rsidRPr="00BA0D28">
        <w:t xml:space="preserve"> </w:t>
      </w:r>
      <w:r w:rsidR="00F90FED" w:rsidRPr="007C2C06">
        <w:t xml:space="preserve">The survey questions </w:t>
      </w:r>
      <w:r w:rsidR="00DB2F9D">
        <w:t>were</w:t>
      </w:r>
      <w:r w:rsidR="00F90FED" w:rsidRPr="007C2C06">
        <w:t xml:space="preserve"> designed to </w:t>
      </w:r>
      <w:r w:rsidR="00BA0D28" w:rsidRPr="00BA0D28">
        <w:t>explore</w:t>
      </w:r>
      <w:r w:rsidR="00DB2F9D">
        <w:t xml:space="preserve"> the sharing preferences </w:t>
      </w:r>
      <w:r w:rsidR="00F1319A">
        <w:t xml:space="preserve">of real smart home device users </w:t>
      </w:r>
      <w:r w:rsidR="00DB2F9D">
        <w:t xml:space="preserve">with </w:t>
      </w:r>
      <w:r w:rsidR="00F1319A">
        <w:t xml:space="preserve">focus on </w:t>
      </w:r>
      <w:r w:rsidR="00DB2F9D">
        <w:t>device</w:t>
      </w:r>
      <w:r w:rsidR="00F1319A">
        <w:t>s, device</w:t>
      </w:r>
      <w:r w:rsidR="00DB2F9D">
        <w:t xml:space="preserve"> feature</w:t>
      </w:r>
      <w:r w:rsidR="00F1319A">
        <w:t>s</w:t>
      </w:r>
      <w:r w:rsidR="00DB2F9D">
        <w:t xml:space="preserve"> and </w:t>
      </w:r>
      <w:r w:rsidR="00F1319A">
        <w:t xml:space="preserve">people involved. We tried to understand the reasons and </w:t>
      </w:r>
      <w:r w:rsidR="00DB2F9D">
        <w:t>personal relationships between people</w:t>
      </w:r>
      <w:r w:rsidR="00F1319A">
        <w:t xml:space="preserve"> who share or are interested in sharing their home IoT devices with each other</w:t>
      </w:r>
      <w:r w:rsidR="009E3CE1">
        <w:t xml:space="preserve">. </w:t>
      </w:r>
      <w:r w:rsidR="00F1319A">
        <w:t>We also tried to understand the effect of physical distance between the place of residence between the parties sharing the devices.</w:t>
      </w:r>
    </w:p>
    <w:p w14:paraId="1F9BA003" w14:textId="75859CBC" w:rsidR="00596263" w:rsidRDefault="00596263" w:rsidP="00596263">
      <w:pPr>
        <w:spacing w:after="0"/>
        <w:jc w:val="left"/>
        <w:rPr>
          <w:b/>
        </w:rPr>
      </w:pPr>
    </w:p>
    <w:p w14:paraId="6C07324B" w14:textId="5107C4F5" w:rsidR="0060039B" w:rsidRPr="00813309" w:rsidRDefault="0060039B" w:rsidP="0060039B">
      <w:pPr>
        <w:spacing w:after="0"/>
        <w:rPr>
          <w:rFonts w:ascii="Arial" w:hAnsi="Arial"/>
          <w:b/>
          <w:kern w:val="32"/>
          <w:sz w:val="18"/>
        </w:rPr>
      </w:pPr>
      <w:r w:rsidRPr="00813309">
        <w:rPr>
          <w:rFonts w:ascii="Arial" w:hAnsi="Arial"/>
          <w:b/>
          <w:kern w:val="32"/>
          <w:sz w:val="18"/>
        </w:rPr>
        <w:t>Survey Design</w:t>
      </w:r>
    </w:p>
    <w:tbl>
      <w:tblPr>
        <w:tblStyle w:val="TableGrid"/>
        <w:tblpPr w:leftFromText="187" w:rightFromText="187" w:vertAnchor="page" w:horzAnchor="margin" w:tblpXSpec="right" w:tblpY="1311"/>
        <w:tblOverlap w:val="never"/>
        <w:tblW w:w="0" w:type="auto"/>
        <w:tblLook w:val="04A0" w:firstRow="1" w:lastRow="0" w:firstColumn="1" w:lastColumn="0" w:noHBand="0" w:noVBand="1"/>
      </w:tblPr>
      <w:tblGrid>
        <w:gridCol w:w="4957"/>
      </w:tblGrid>
      <w:tr w:rsidR="00474471" w14:paraId="2BFE397B" w14:textId="77777777" w:rsidTr="00EE7DDF">
        <w:trPr>
          <w:trHeight w:hRule="exact" w:val="641"/>
        </w:trPr>
        <w:tc>
          <w:tcPr>
            <w:tcW w:w="4957" w:type="dxa"/>
          </w:tcPr>
          <w:p w14:paraId="2343CD38" w14:textId="77777777" w:rsidR="00474471" w:rsidRDefault="00474471" w:rsidP="00EE7DDF">
            <w:pPr>
              <w:spacing w:after="0"/>
              <w:rPr>
                <w:rFonts w:ascii="Arial" w:hAnsi="Arial"/>
                <w:kern w:val="32"/>
                <w:sz w:val="18"/>
              </w:rPr>
            </w:pPr>
            <w:r w:rsidRPr="00A51AE3">
              <w:rPr>
                <w:rFonts w:ascii="Arial" w:hAnsi="Arial"/>
                <w:kern w:val="32"/>
                <w:sz w:val="18"/>
              </w:rPr>
              <w:t>Screening Questions</w:t>
            </w:r>
          </w:p>
          <w:p w14:paraId="63F79439" w14:textId="19011263" w:rsidR="000F181C" w:rsidRPr="006E536B" w:rsidRDefault="000F181C" w:rsidP="00EE7DDF">
            <w:pPr>
              <w:spacing w:after="0"/>
              <w:ind w:left="270"/>
              <w:rPr>
                <w:rFonts w:ascii="Arial" w:hAnsi="Arial"/>
                <w:kern w:val="32"/>
                <w:sz w:val="18"/>
              </w:rPr>
            </w:pPr>
            <w:r w:rsidRPr="006E536B">
              <w:rPr>
                <w:rFonts w:ascii="Arial" w:hAnsi="Arial"/>
                <w:kern w:val="32"/>
                <w:sz w:val="18"/>
              </w:rPr>
              <w:t xml:space="preserve">Questions to </w:t>
            </w:r>
            <w:proofErr w:type="spellStart"/>
            <w:r w:rsidRPr="006E536B">
              <w:rPr>
                <w:rFonts w:ascii="Arial" w:hAnsi="Arial"/>
                <w:kern w:val="32"/>
                <w:sz w:val="18"/>
              </w:rPr>
              <w:t>ideinfity</w:t>
            </w:r>
            <w:proofErr w:type="spellEnd"/>
            <w:r w:rsidRPr="006E536B">
              <w:rPr>
                <w:rFonts w:ascii="Arial" w:hAnsi="Arial"/>
                <w:kern w:val="32"/>
                <w:sz w:val="18"/>
              </w:rPr>
              <w:t xml:space="preserve"> if the participant </w:t>
            </w:r>
            <w:proofErr w:type="spellStart"/>
            <w:r w:rsidRPr="006E536B">
              <w:rPr>
                <w:rFonts w:ascii="Arial" w:hAnsi="Arial"/>
                <w:kern w:val="32"/>
                <w:sz w:val="18"/>
              </w:rPr>
              <w:t>meants</w:t>
            </w:r>
            <w:proofErr w:type="spellEnd"/>
            <w:r w:rsidRPr="006E536B">
              <w:rPr>
                <w:rFonts w:ascii="Arial" w:hAnsi="Arial"/>
                <w:kern w:val="32"/>
                <w:sz w:val="18"/>
              </w:rPr>
              <w:t xml:space="preserve"> out eligibility criteria</w:t>
            </w:r>
          </w:p>
        </w:tc>
      </w:tr>
      <w:tr w:rsidR="00474471" w14:paraId="5AEF3A16" w14:textId="77777777" w:rsidTr="00EE7DDF">
        <w:trPr>
          <w:trHeight w:hRule="exact" w:val="623"/>
        </w:trPr>
        <w:tc>
          <w:tcPr>
            <w:tcW w:w="4957" w:type="dxa"/>
          </w:tcPr>
          <w:p w14:paraId="47170F94" w14:textId="5AC77EEF" w:rsidR="00474471" w:rsidRDefault="00474471" w:rsidP="00EE7DDF">
            <w:pPr>
              <w:spacing w:after="0"/>
              <w:rPr>
                <w:rFonts w:ascii="Arial" w:hAnsi="Arial"/>
                <w:kern w:val="32"/>
                <w:sz w:val="18"/>
              </w:rPr>
            </w:pPr>
            <w:r w:rsidRPr="00A51AE3">
              <w:rPr>
                <w:rFonts w:ascii="Arial" w:hAnsi="Arial"/>
                <w:kern w:val="32"/>
                <w:sz w:val="18"/>
              </w:rPr>
              <w:t>Explanation of Research</w:t>
            </w:r>
          </w:p>
          <w:p w14:paraId="52EFF74E" w14:textId="4C1DCC28" w:rsidR="000F181C" w:rsidRPr="00A51AE3" w:rsidRDefault="000F181C" w:rsidP="00EE7DDF">
            <w:pPr>
              <w:spacing w:after="0"/>
              <w:ind w:left="270"/>
              <w:rPr>
                <w:rFonts w:ascii="Arial" w:hAnsi="Arial"/>
                <w:kern w:val="32"/>
                <w:sz w:val="18"/>
              </w:rPr>
            </w:pPr>
            <w:r>
              <w:rPr>
                <w:rFonts w:ascii="Arial" w:hAnsi="Arial"/>
                <w:kern w:val="32"/>
                <w:sz w:val="18"/>
              </w:rPr>
              <w:t xml:space="preserve">Participants presented by </w:t>
            </w:r>
            <w:proofErr w:type="spellStart"/>
            <w:r>
              <w:rPr>
                <w:rFonts w:ascii="Arial" w:hAnsi="Arial"/>
                <w:kern w:val="32"/>
                <w:sz w:val="18"/>
              </w:rPr>
              <w:t>Explainaiton</w:t>
            </w:r>
            <w:proofErr w:type="spellEnd"/>
            <w:r>
              <w:rPr>
                <w:rFonts w:ascii="Arial" w:hAnsi="Arial"/>
                <w:kern w:val="32"/>
                <w:sz w:val="18"/>
              </w:rPr>
              <w:t xml:space="preserve"> of Research statement as per IRB protocol for exempt research.</w:t>
            </w:r>
          </w:p>
        </w:tc>
      </w:tr>
      <w:tr w:rsidR="00474471" w14:paraId="1EA1DE64" w14:textId="77777777" w:rsidTr="00EE7DDF">
        <w:trPr>
          <w:trHeight w:hRule="exact" w:val="1253"/>
        </w:trPr>
        <w:tc>
          <w:tcPr>
            <w:tcW w:w="4957" w:type="dxa"/>
          </w:tcPr>
          <w:p w14:paraId="2CB40A6F" w14:textId="77777777" w:rsidR="00474471" w:rsidRDefault="00474471" w:rsidP="00EE7DDF">
            <w:pPr>
              <w:spacing w:after="0"/>
              <w:rPr>
                <w:rFonts w:ascii="Arial" w:hAnsi="Arial"/>
                <w:kern w:val="32"/>
                <w:sz w:val="18"/>
              </w:rPr>
            </w:pPr>
            <w:r>
              <w:rPr>
                <w:rFonts w:ascii="Arial" w:hAnsi="Arial"/>
                <w:kern w:val="32"/>
                <w:sz w:val="18"/>
              </w:rPr>
              <w:t>Quality Check Question</w:t>
            </w:r>
          </w:p>
          <w:p w14:paraId="26943429" w14:textId="745D787B" w:rsidR="000F181C" w:rsidRPr="00A51AE3" w:rsidRDefault="000F181C" w:rsidP="00EE7DDF">
            <w:pPr>
              <w:spacing w:after="0"/>
              <w:ind w:left="270"/>
              <w:rPr>
                <w:rFonts w:ascii="Arial" w:hAnsi="Arial"/>
                <w:kern w:val="32"/>
                <w:sz w:val="18"/>
              </w:rPr>
            </w:pPr>
            <w:r>
              <w:rPr>
                <w:rFonts w:ascii="Arial" w:hAnsi="Arial"/>
                <w:kern w:val="32"/>
                <w:sz w:val="18"/>
              </w:rPr>
              <w:t>We asked if the user if they will provide their best answers. Those who indicated that they won’t provide their best answers and those who couldn’t promise either way failed our quality check and their data was discarded.</w:t>
            </w:r>
          </w:p>
        </w:tc>
      </w:tr>
      <w:tr w:rsidR="00474471" w14:paraId="41A460D3" w14:textId="77777777" w:rsidTr="00EE7DDF">
        <w:trPr>
          <w:trHeight w:hRule="exact" w:val="1082"/>
        </w:trPr>
        <w:tc>
          <w:tcPr>
            <w:tcW w:w="4957" w:type="dxa"/>
          </w:tcPr>
          <w:p w14:paraId="0772FE02" w14:textId="77777777" w:rsidR="00474471" w:rsidRDefault="00474471" w:rsidP="00EE7DDF">
            <w:pPr>
              <w:spacing w:after="0"/>
              <w:rPr>
                <w:rFonts w:ascii="Arial" w:hAnsi="Arial"/>
                <w:kern w:val="32"/>
                <w:sz w:val="18"/>
              </w:rPr>
            </w:pPr>
            <w:r w:rsidRPr="00A51AE3">
              <w:rPr>
                <w:rFonts w:ascii="Arial" w:hAnsi="Arial"/>
                <w:kern w:val="32"/>
                <w:sz w:val="18"/>
              </w:rPr>
              <w:t xml:space="preserve">Select </w:t>
            </w:r>
            <w:r>
              <w:rPr>
                <w:rFonts w:ascii="Arial" w:hAnsi="Arial"/>
                <w:kern w:val="32"/>
                <w:sz w:val="18"/>
              </w:rPr>
              <w:t>S</w:t>
            </w:r>
            <w:r w:rsidRPr="00A51AE3">
              <w:rPr>
                <w:rFonts w:ascii="Arial" w:hAnsi="Arial"/>
                <w:kern w:val="32"/>
                <w:sz w:val="18"/>
              </w:rPr>
              <w:t xml:space="preserve">mart </w:t>
            </w:r>
            <w:r>
              <w:rPr>
                <w:rFonts w:ascii="Arial" w:hAnsi="Arial"/>
                <w:kern w:val="32"/>
                <w:sz w:val="18"/>
              </w:rPr>
              <w:t>H</w:t>
            </w:r>
            <w:r w:rsidRPr="00A51AE3">
              <w:rPr>
                <w:rFonts w:ascii="Arial" w:hAnsi="Arial"/>
                <w:kern w:val="32"/>
                <w:sz w:val="18"/>
              </w:rPr>
              <w:t xml:space="preserve">ome </w:t>
            </w:r>
            <w:r>
              <w:rPr>
                <w:rFonts w:ascii="Arial" w:hAnsi="Arial"/>
                <w:kern w:val="32"/>
                <w:sz w:val="18"/>
              </w:rPr>
              <w:t>D</w:t>
            </w:r>
            <w:r w:rsidRPr="00A51AE3">
              <w:rPr>
                <w:rFonts w:ascii="Arial" w:hAnsi="Arial"/>
                <w:kern w:val="32"/>
                <w:sz w:val="18"/>
              </w:rPr>
              <w:t xml:space="preserve">evices </w:t>
            </w:r>
            <w:r>
              <w:rPr>
                <w:rFonts w:ascii="Arial" w:hAnsi="Arial"/>
                <w:kern w:val="32"/>
                <w:sz w:val="18"/>
              </w:rPr>
              <w:t>O</w:t>
            </w:r>
            <w:r w:rsidRPr="00A51AE3">
              <w:rPr>
                <w:rFonts w:ascii="Arial" w:hAnsi="Arial"/>
                <w:kern w:val="32"/>
                <w:sz w:val="18"/>
              </w:rPr>
              <w:t>wned</w:t>
            </w:r>
          </w:p>
          <w:p w14:paraId="42DD5F78" w14:textId="2D80B3C8" w:rsidR="000F181C" w:rsidRPr="00A51AE3" w:rsidRDefault="000F181C" w:rsidP="00EE7DDF">
            <w:pPr>
              <w:spacing w:after="0"/>
              <w:ind w:left="270"/>
              <w:rPr>
                <w:rFonts w:ascii="Arial" w:hAnsi="Arial"/>
                <w:kern w:val="32"/>
                <w:sz w:val="18"/>
              </w:rPr>
            </w:pPr>
            <w:r>
              <w:rPr>
                <w:rFonts w:ascii="Arial" w:hAnsi="Arial"/>
                <w:kern w:val="32"/>
                <w:sz w:val="18"/>
              </w:rPr>
              <w:t xml:space="preserve">This step involved selecting from a list of common devices the smart home devices </w:t>
            </w:r>
            <w:r w:rsidR="00C729F5">
              <w:rPr>
                <w:rFonts w:ascii="Arial" w:hAnsi="Arial"/>
                <w:kern w:val="32"/>
                <w:sz w:val="18"/>
              </w:rPr>
              <w:t>owned by</w:t>
            </w:r>
            <w:r>
              <w:rPr>
                <w:rFonts w:ascii="Arial" w:hAnsi="Arial"/>
                <w:kern w:val="32"/>
                <w:sz w:val="18"/>
              </w:rPr>
              <w:t xml:space="preserve"> the participants. </w:t>
            </w:r>
            <w:r w:rsidR="00C729F5">
              <w:rPr>
                <w:rFonts w:ascii="Arial" w:hAnsi="Arial"/>
                <w:kern w:val="32"/>
                <w:sz w:val="18"/>
              </w:rPr>
              <w:t>Text entries allowed entry of any devices owned which were not listed.</w:t>
            </w:r>
          </w:p>
        </w:tc>
      </w:tr>
      <w:tr w:rsidR="00474471" w14:paraId="19C742C8" w14:textId="77777777" w:rsidTr="00EE7DDF">
        <w:trPr>
          <w:trHeight w:hRule="exact" w:val="713"/>
        </w:trPr>
        <w:tc>
          <w:tcPr>
            <w:tcW w:w="4957" w:type="dxa"/>
          </w:tcPr>
          <w:p w14:paraId="5A235D83" w14:textId="77777777" w:rsidR="00474471" w:rsidRPr="00A51AE3" w:rsidRDefault="00474471" w:rsidP="00EE7DDF">
            <w:pPr>
              <w:spacing w:after="0"/>
              <w:rPr>
                <w:rFonts w:ascii="Arial" w:hAnsi="Arial"/>
                <w:kern w:val="32"/>
                <w:sz w:val="18"/>
              </w:rPr>
            </w:pPr>
            <w:r>
              <w:rPr>
                <w:rFonts w:ascii="Arial" w:hAnsi="Arial"/>
                <w:kern w:val="32"/>
                <w:sz w:val="18"/>
              </w:rPr>
              <w:t>List Up to Three People</w:t>
            </w:r>
            <w:r w:rsidRPr="00A51AE3">
              <w:rPr>
                <w:rFonts w:ascii="Arial" w:hAnsi="Arial"/>
                <w:kern w:val="32"/>
                <w:sz w:val="18"/>
              </w:rPr>
              <w:t xml:space="preserve"> </w:t>
            </w:r>
            <w:r>
              <w:rPr>
                <w:rFonts w:ascii="Arial" w:hAnsi="Arial"/>
                <w:kern w:val="32"/>
                <w:sz w:val="18"/>
              </w:rPr>
              <w:t>Other Than Those Who Live With you with W</w:t>
            </w:r>
            <w:r w:rsidRPr="00A51AE3">
              <w:rPr>
                <w:rFonts w:ascii="Arial" w:hAnsi="Arial"/>
                <w:kern w:val="32"/>
                <w:sz w:val="18"/>
              </w:rPr>
              <w:t xml:space="preserve">hom </w:t>
            </w:r>
            <w:r>
              <w:rPr>
                <w:rFonts w:ascii="Arial" w:hAnsi="Arial"/>
                <w:kern w:val="32"/>
                <w:sz w:val="18"/>
              </w:rPr>
              <w:t>Y</w:t>
            </w:r>
            <w:r w:rsidRPr="00A51AE3">
              <w:rPr>
                <w:rFonts w:ascii="Arial" w:hAnsi="Arial"/>
                <w:kern w:val="32"/>
                <w:sz w:val="18"/>
              </w:rPr>
              <w:t xml:space="preserve">ou </w:t>
            </w:r>
            <w:r>
              <w:rPr>
                <w:rFonts w:ascii="Arial" w:hAnsi="Arial"/>
                <w:kern w:val="32"/>
                <w:sz w:val="18"/>
              </w:rPr>
              <w:t>Share or Would share</w:t>
            </w:r>
            <w:r w:rsidRPr="00A51AE3">
              <w:rPr>
                <w:rFonts w:ascii="Arial" w:hAnsi="Arial"/>
                <w:kern w:val="32"/>
                <w:sz w:val="18"/>
              </w:rPr>
              <w:t xml:space="preserve"> </w:t>
            </w:r>
            <w:r>
              <w:rPr>
                <w:rFonts w:ascii="Arial" w:hAnsi="Arial"/>
                <w:kern w:val="32"/>
                <w:sz w:val="18"/>
              </w:rPr>
              <w:t>Your Smart Home Devices</w:t>
            </w:r>
          </w:p>
        </w:tc>
      </w:tr>
      <w:tr w:rsidR="00474471" w14:paraId="5B78EC88" w14:textId="77777777" w:rsidTr="00EE7DDF">
        <w:trPr>
          <w:trHeight w:hRule="exact" w:val="470"/>
        </w:trPr>
        <w:tc>
          <w:tcPr>
            <w:tcW w:w="4957" w:type="dxa"/>
          </w:tcPr>
          <w:p w14:paraId="0C59C47B" w14:textId="77777777" w:rsidR="00474471" w:rsidRDefault="00474471" w:rsidP="00EE7DDF">
            <w:pPr>
              <w:spacing w:after="0"/>
              <w:rPr>
                <w:rFonts w:ascii="Arial" w:hAnsi="Arial"/>
                <w:kern w:val="32"/>
                <w:sz w:val="18"/>
              </w:rPr>
            </w:pPr>
            <w:r>
              <w:rPr>
                <w:rFonts w:ascii="Arial" w:hAnsi="Arial"/>
                <w:kern w:val="32"/>
                <w:sz w:val="18"/>
              </w:rPr>
              <w:t>If Not Interested in Sharing with Anyone, Ask why.</w:t>
            </w:r>
          </w:p>
          <w:p w14:paraId="6AD363A5" w14:textId="77777777" w:rsidR="00474471" w:rsidRDefault="00474471" w:rsidP="00EE7DDF">
            <w:pPr>
              <w:spacing w:after="0"/>
              <w:rPr>
                <w:rFonts w:ascii="Arial" w:hAnsi="Arial"/>
                <w:kern w:val="32"/>
                <w:sz w:val="18"/>
              </w:rPr>
            </w:pPr>
            <w:r>
              <w:rPr>
                <w:rFonts w:ascii="Arial" w:hAnsi="Arial"/>
                <w:kern w:val="32"/>
                <w:sz w:val="18"/>
              </w:rPr>
              <w:t>Skip to Demographics</w:t>
            </w:r>
          </w:p>
          <w:p w14:paraId="4AA29D4A" w14:textId="77777777" w:rsidR="00474471" w:rsidRDefault="00474471" w:rsidP="00EE7DDF">
            <w:pPr>
              <w:spacing w:after="0"/>
              <w:rPr>
                <w:rFonts w:ascii="Arial" w:hAnsi="Arial"/>
                <w:kern w:val="32"/>
                <w:sz w:val="18"/>
              </w:rPr>
            </w:pPr>
          </w:p>
        </w:tc>
      </w:tr>
      <w:tr w:rsidR="00474471" w14:paraId="5DA68086" w14:textId="77777777" w:rsidTr="00EE7DDF">
        <w:trPr>
          <w:trHeight w:hRule="exact" w:val="893"/>
        </w:trPr>
        <w:tc>
          <w:tcPr>
            <w:tcW w:w="4957" w:type="dxa"/>
          </w:tcPr>
          <w:p w14:paraId="491716A4" w14:textId="1E60FF2E" w:rsidR="00474471" w:rsidRDefault="00474471" w:rsidP="00EE7DDF">
            <w:pPr>
              <w:spacing w:after="0"/>
              <w:rPr>
                <w:rFonts w:ascii="Arial" w:hAnsi="Arial"/>
                <w:kern w:val="32"/>
                <w:sz w:val="18"/>
              </w:rPr>
            </w:pPr>
            <w:r w:rsidRPr="00A51AE3">
              <w:rPr>
                <w:rFonts w:ascii="Arial" w:hAnsi="Arial"/>
                <w:kern w:val="32"/>
                <w:sz w:val="18"/>
              </w:rPr>
              <w:t>About people – Relationship and Distance</w:t>
            </w:r>
          </w:p>
          <w:p w14:paraId="0A2A4AC6" w14:textId="2216DFB5" w:rsidR="00C729F5" w:rsidRPr="00A51AE3" w:rsidRDefault="00C729F5" w:rsidP="00EE7DDF">
            <w:pPr>
              <w:spacing w:after="0"/>
              <w:ind w:left="270"/>
              <w:rPr>
                <w:rFonts w:ascii="Arial" w:hAnsi="Arial"/>
                <w:kern w:val="32"/>
                <w:sz w:val="18"/>
              </w:rPr>
            </w:pPr>
            <w:r>
              <w:rPr>
                <w:rFonts w:ascii="Arial" w:hAnsi="Arial"/>
                <w:kern w:val="32"/>
                <w:sz w:val="18"/>
              </w:rPr>
              <w:t>Participants select the nature of their relationship for each person they listed. They then select where each person lives relative to their home.</w:t>
            </w:r>
          </w:p>
          <w:p w14:paraId="15CC6760" w14:textId="77777777" w:rsidR="00474471" w:rsidRPr="00A51AE3" w:rsidRDefault="00474471" w:rsidP="00EE7DDF">
            <w:pPr>
              <w:spacing w:after="0"/>
              <w:rPr>
                <w:rFonts w:ascii="Arial" w:hAnsi="Arial"/>
                <w:kern w:val="32"/>
                <w:sz w:val="18"/>
              </w:rPr>
            </w:pPr>
          </w:p>
        </w:tc>
      </w:tr>
      <w:tr w:rsidR="006E536B" w14:paraId="522F01BD" w14:textId="77777777" w:rsidTr="00EE7DDF">
        <w:trPr>
          <w:trHeight w:val="2772"/>
        </w:trPr>
        <w:tc>
          <w:tcPr>
            <w:tcW w:w="4957" w:type="dxa"/>
          </w:tcPr>
          <w:p w14:paraId="1E533CAD" w14:textId="77777777" w:rsidR="006E536B" w:rsidRPr="00A51AE3" w:rsidRDefault="006E536B" w:rsidP="00EE7DDF">
            <w:pPr>
              <w:spacing w:after="0" w:line="276" w:lineRule="auto"/>
              <w:rPr>
                <w:rFonts w:ascii="Arial" w:hAnsi="Arial"/>
                <w:kern w:val="32"/>
                <w:sz w:val="18"/>
              </w:rPr>
            </w:pPr>
            <w:r w:rsidRPr="00A51AE3">
              <w:rPr>
                <w:rFonts w:ascii="Arial" w:hAnsi="Arial"/>
                <w:kern w:val="32"/>
                <w:sz w:val="18"/>
              </w:rPr>
              <w:t>For each person listed:</w:t>
            </w:r>
          </w:p>
          <w:p w14:paraId="7A4B6CC5" w14:textId="77777777" w:rsidR="006E536B" w:rsidRPr="00A51AE3" w:rsidRDefault="006E536B" w:rsidP="00EE7DDF">
            <w:pPr>
              <w:spacing w:after="0" w:line="360" w:lineRule="auto"/>
              <w:ind w:left="270"/>
              <w:rPr>
                <w:rFonts w:ascii="Arial" w:hAnsi="Arial"/>
                <w:kern w:val="32"/>
                <w:sz w:val="18"/>
              </w:rPr>
            </w:pPr>
            <w:r w:rsidRPr="00A51AE3">
              <w:rPr>
                <w:rFonts w:ascii="Arial" w:hAnsi="Arial"/>
                <w:kern w:val="32"/>
                <w:sz w:val="18"/>
              </w:rPr>
              <w:t xml:space="preserve">  Devices to share from the ones owned</w:t>
            </w:r>
          </w:p>
          <w:p w14:paraId="3A98BD0D" w14:textId="77777777" w:rsidR="006E536B" w:rsidRPr="00A51AE3" w:rsidRDefault="006E536B" w:rsidP="00EE7DDF">
            <w:pPr>
              <w:spacing w:after="0" w:line="360" w:lineRule="auto"/>
              <w:ind w:left="270"/>
              <w:rPr>
                <w:rFonts w:ascii="Arial" w:hAnsi="Arial"/>
                <w:kern w:val="32"/>
                <w:sz w:val="18"/>
              </w:rPr>
            </w:pPr>
            <w:r w:rsidRPr="00A51AE3">
              <w:rPr>
                <w:rFonts w:ascii="Arial" w:hAnsi="Arial"/>
                <w:kern w:val="32"/>
                <w:sz w:val="18"/>
              </w:rPr>
              <w:t xml:space="preserve">  Type of sharing – Remote Control, Data, Both</w:t>
            </w:r>
          </w:p>
          <w:p w14:paraId="10995C64" w14:textId="77777777" w:rsidR="006E536B" w:rsidRDefault="006E536B" w:rsidP="00EE7DDF">
            <w:pPr>
              <w:spacing w:after="0"/>
              <w:ind w:left="270"/>
              <w:rPr>
                <w:rFonts w:ascii="Arial" w:hAnsi="Arial"/>
                <w:kern w:val="32"/>
                <w:sz w:val="18"/>
              </w:rPr>
            </w:pPr>
            <w:r w:rsidRPr="00A51AE3">
              <w:rPr>
                <w:rFonts w:ascii="Arial" w:hAnsi="Arial"/>
                <w:kern w:val="32"/>
                <w:sz w:val="18"/>
              </w:rPr>
              <w:t xml:space="preserve">  Purpose of sharing each device with each person </w:t>
            </w:r>
          </w:p>
          <w:p w14:paraId="667A1270" w14:textId="5FDC68FB" w:rsidR="006E536B" w:rsidRPr="00A51AE3" w:rsidRDefault="006E536B" w:rsidP="00EE7DDF">
            <w:pPr>
              <w:spacing w:after="0" w:line="360" w:lineRule="auto"/>
              <w:ind w:left="270"/>
              <w:rPr>
                <w:rFonts w:ascii="Arial" w:hAnsi="Arial"/>
                <w:kern w:val="32"/>
                <w:sz w:val="18"/>
              </w:rPr>
            </w:pPr>
            <w:r>
              <w:rPr>
                <w:rFonts w:ascii="Arial" w:hAnsi="Arial"/>
                <w:kern w:val="32"/>
                <w:sz w:val="18"/>
              </w:rPr>
              <w:t xml:space="preserve">      Free text entry</w:t>
            </w:r>
          </w:p>
          <w:p w14:paraId="74222FAC" w14:textId="77777777" w:rsidR="006E536B" w:rsidRPr="00A51AE3" w:rsidRDefault="006E536B" w:rsidP="00EE7DDF">
            <w:pPr>
              <w:keepNext/>
              <w:spacing w:after="0" w:line="360" w:lineRule="auto"/>
              <w:ind w:left="270"/>
              <w:rPr>
                <w:rFonts w:ascii="Arial" w:hAnsi="Arial"/>
                <w:kern w:val="32"/>
                <w:sz w:val="18"/>
              </w:rPr>
            </w:pPr>
            <w:r w:rsidRPr="00A51AE3">
              <w:rPr>
                <w:rFonts w:ascii="Arial" w:hAnsi="Arial"/>
                <w:kern w:val="32"/>
                <w:sz w:val="18"/>
              </w:rPr>
              <w:t xml:space="preserve">  Reverse Sharing with this Person?</w:t>
            </w:r>
            <w:r>
              <w:rPr>
                <w:rFonts w:ascii="Arial" w:hAnsi="Arial"/>
                <w:kern w:val="32"/>
                <w:sz w:val="18"/>
              </w:rPr>
              <w:t xml:space="preserve"> Yes/No</w:t>
            </w:r>
          </w:p>
          <w:p w14:paraId="5E8BC348" w14:textId="77777777" w:rsidR="006E536B" w:rsidRPr="00A51AE3" w:rsidRDefault="006E536B" w:rsidP="00EE7DDF">
            <w:pPr>
              <w:keepNext/>
              <w:spacing w:after="0" w:line="360" w:lineRule="auto"/>
              <w:ind w:left="270"/>
              <w:rPr>
                <w:rFonts w:ascii="Arial" w:hAnsi="Arial"/>
                <w:kern w:val="32"/>
                <w:sz w:val="18"/>
              </w:rPr>
            </w:pPr>
            <w:r w:rsidRPr="00A51AE3">
              <w:rPr>
                <w:rFonts w:ascii="Arial" w:hAnsi="Arial"/>
                <w:kern w:val="32"/>
                <w:sz w:val="18"/>
              </w:rPr>
              <w:t xml:space="preserve">  Select devices to Reverse Sharing</w:t>
            </w:r>
          </w:p>
          <w:p w14:paraId="32CF8D47" w14:textId="77777777" w:rsidR="006E536B" w:rsidRPr="00A51AE3" w:rsidRDefault="006E536B" w:rsidP="00EE7DDF">
            <w:pPr>
              <w:keepNext/>
              <w:spacing w:after="0" w:line="360" w:lineRule="auto"/>
              <w:ind w:left="270"/>
              <w:rPr>
                <w:rFonts w:ascii="Arial" w:hAnsi="Arial"/>
                <w:kern w:val="32"/>
                <w:sz w:val="18"/>
              </w:rPr>
            </w:pPr>
            <w:r w:rsidRPr="00A51AE3">
              <w:rPr>
                <w:rFonts w:ascii="Arial" w:hAnsi="Arial"/>
                <w:kern w:val="32"/>
                <w:sz w:val="18"/>
              </w:rPr>
              <w:t xml:space="preserve">  Type of sharing – Remote Control, Data Access, Both</w:t>
            </w:r>
          </w:p>
          <w:p w14:paraId="5F6BBAC0" w14:textId="77777777" w:rsidR="006E536B" w:rsidRDefault="006E536B" w:rsidP="00EE7DDF">
            <w:pPr>
              <w:keepNext/>
              <w:spacing w:after="0"/>
              <w:ind w:left="270"/>
              <w:rPr>
                <w:rFonts w:ascii="Arial" w:hAnsi="Arial"/>
                <w:kern w:val="32"/>
                <w:sz w:val="18"/>
              </w:rPr>
            </w:pPr>
            <w:r>
              <w:rPr>
                <w:rFonts w:ascii="Arial" w:hAnsi="Arial"/>
                <w:kern w:val="32"/>
                <w:sz w:val="18"/>
              </w:rPr>
              <w:t xml:space="preserve">  Purpose of reverse sharing for each device</w:t>
            </w:r>
          </w:p>
          <w:p w14:paraId="579D8CCA" w14:textId="02AA1028" w:rsidR="006E536B" w:rsidRPr="00A51AE3" w:rsidRDefault="006E536B" w:rsidP="00EE7DDF">
            <w:pPr>
              <w:keepNext/>
              <w:spacing w:after="0"/>
              <w:ind w:left="270"/>
              <w:rPr>
                <w:rFonts w:ascii="Arial" w:hAnsi="Arial"/>
                <w:kern w:val="32"/>
                <w:sz w:val="18"/>
              </w:rPr>
            </w:pPr>
            <w:r>
              <w:rPr>
                <w:rFonts w:ascii="Arial" w:hAnsi="Arial"/>
                <w:kern w:val="32"/>
                <w:sz w:val="18"/>
              </w:rPr>
              <w:t xml:space="preserve">       Free text entry</w:t>
            </w:r>
          </w:p>
        </w:tc>
      </w:tr>
      <w:tr w:rsidR="00474471" w14:paraId="3F63DEAA" w14:textId="77777777" w:rsidTr="00EE7DDF">
        <w:trPr>
          <w:trHeight w:hRule="exact" w:val="965"/>
        </w:trPr>
        <w:tc>
          <w:tcPr>
            <w:tcW w:w="4957" w:type="dxa"/>
          </w:tcPr>
          <w:p w14:paraId="4C2E0EA2" w14:textId="77777777" w:rsidR="00474471" w:rsidRDefault="00474471" w:rsidP="00EE7DDF">
            <w:pPr>
              <w:keepNext/>
              <w:spacing w:after="0"/>
              <w:rPr>
                <w:rFonts w:ascii="Arial" w:hAnsi="Arial"/>
                <w:kern w:val="32"/>
                <w:sz w:val="18"/>
              </w:rPr>
            </w:pPr>
            <w:r>
              <w:rPr>
                <w:rFonts w:ascii="Arial" w:hAnsi="Arial"/>
                <w:kern w:val="32"/>
                <w:sz w:val="18"/>
              </w:rPr>
              <w:t>Demographic Questions</w:t>
            </w:r>
          </w:p>
          <w:p w14:paraId="35920F5B" w14:textId="39EC99B5" w:rsidR="00C729F5" w:rsidRPr="00A51AE3" w:rsidRDefault="00C729F5" w:rsidP="00EE7DDF">
            <w:pPr>
              <w:keepNext/>
              <w:spacing w:after="0"/>
              <w:ind w:left="270"/>
              <w:rPr>
                <w:rFonts w:ascii="Arial" w:hAnsi="Arial"/>
                <w:kern w:val="32"/>
                <w:sz w:val="18"/>
              </w:rPr>
            </w:pPr>
            <w:r>
              <w:rPr>
                <w:rFonts w:ascii="Arial" w:hAnsi="Arial"/>
                <w:kern w:val="32"/>
                <w:sz w:val="18"/>
              </w:rPr>
              <w:t>Set of standard demographics questions encompassing things like gender identification, race, employment, education, marital status and household income.</w:t>
            </w:r>
          </w:p>
        </w:tc>
      </w:tr>
      <w:tr w:rsidR="00474471" w14:paraId="4ABF939B" w14:textId="77777777" w:rsidTr="00EE7DDF">
        <w:trPr>
          <w:trHeight w:hRule="exact" w:val="731"/>
        </w:trPr>
        <w:tc>
          <w:tcPr>
            <w:tcW w:w="4957" w:type="dxa"/>
          </w:tcPr>
          <w:p w14:paraId="2CF42605" w14:textId="77777777" w:rsidR="00474471" w:rsidRDefault="00474471" w:rsidP="00EE7DDF">
            <w:pPr>
              <w:keepNext/>
              <w:spacing w:after="0"/>
              <w:rPr>
                <w:rFonts w:ascii="Arial" w:hAnsi="Arial"/>
                <w:kern w:val="32"/>
                <w:sz w:val="18"/>
              </w:rPr>
            </w:pPr>
            <w:r>
              <w:rPr>
                <w:rFonts w:ascii="Arial" w:hAnsi="Arial"/>
                <w:kern w:val="32"/>
                <w:sz w:val="18"/>
              </w:rPr>
              <w:t>Information Regarding Compensation</w:t>
            </w:r>
          </w:p>
          <w:p w14:paraId="7561F9F8" w14:textId="3C7C20FB" w:rsidR="00C729F5" w:rsidRPr="00A51AE3" w:rsidRDefault="00C729F5" w:rsidP="00EE7DDF">
            <w:pPr>
              <w:keepNext/>
              <w:spacing w:after="0"/>
              <w:ind w:left="270"/>
              <w:rPr>
                <w:rFonts w:ascii="Arial" w:hAnsi="Arial"/>
                <w:kern w:val="32"/>
                <w:sz w:val="18"/>
              </w:rPr>
            </w:pPr>
            <w:r>
              <w:rPr>
                <w:rFonts w:ascii="Arial" w:hAnsi="Arial"/>
                <w:kern w:val="32"/>
                <w:sz w:val="18"/>
              </w:rPr>
              <w:t xml:space="preserve">Code provided to those recruited from </w:t>
            </w:r>
            <w:proofErr w:type="spellStart"/>
            <w:r>
              <w:rPr>
                <w:rFonts w:ascii="Arial" w:hAnsi="Arial"/>
                <w:kern w:val="32"/>
                <w:sz w:val="18"/>
              </w:rPr>
              <w:t>mTurk</w:t>
            </w:r>
            <w:proofErr w:type="spellEnd"/>
            <w:r>
              <w:rPr>
                <w:rFonts w:ascii="Arial" w:hAnsi="Arial"/>
                <w:kern w:val="32"/>
                <w:sz w:val="18"/>
              </w:rPr>
              <w:t xml:space="preserve"> to be redeemed for payment. </w:t>
            </w:r>
            <w:proofErr w:type="spellStart"/>
            <w:r w:rsidR="006E536B">
              <w:rPr>
                <w:rFonts w:ascii="Arial" w:hAnsi="Arial"/>
                <w:kern w:val="32"/>
                <w:sz w:val="18"/>
              </w:rPr>
              <w:t>mT</w:t>
            </w:r>
            <w:r>
              <w:rPr>
                <w:rFonts w:ascii="Arial" w:hAnsi="Arial"/>
                <w:kern w:val="32"/>
                <w:sz w:val="18"/>
              </w:rPr>
              <w:t>urk</w:t>
            </w:r>
            <w:proofErr w:type="spellEnd"/>
            <w:r>
              <w:rPr>
                <w:rFonts w:ascii="Arial" w:hAnsi="Arial"/>
                <w:kern w:val="32"/>
                <w:sz w:val="18"/>
              </w:rPr>
              <w:t xml:space="preserve"> ID is collected.</w:t>
            </w:r>
          </w:p>
        </w:tc>
      </w:tr>
      <w:tr w:rsidR="00474471" w14:paraId="21B2147A" w14:textId="77777777" w:rsidTr="00EE7DDF">
        <w:trPr>
          <w:trHeight w:hRule="exact" w:val="744"/>
        </w:trPr>
        <w:tc>
          <w:tcPr>
            <w:tcW w:w="4957" w:type="dxa"/>
          </w:tcPr>
          <w:p w14:paraId="76014CF7" w14:textId="77777777" w:rsidR="00474471" w:rsidRDefault="00474471" w:rsidP="00EE7DDF">
            <w:pPr>
              <w:keepNext/>
              <w:spacing w:after="0"/>
              <w:rPr>
                <w:rFonts w:ascii="Arial" w:hAnsi="Arial"/>
                <w:kern w:val="32"/>
                <w:sz w:val="18"/>
              </w:rPr>
            </w:pPr>
            <w:r>
              <w:rPr>
                <w:rFonts w:ascii="Arial" w:hAnsi="Arial"/>
                <w:kern w:val="32"/>
                <w:sz w:val="18"/>
              </w:rPr>
              <w:t>Thank you and Optional Feedback on Survey</w:t>
            </w:r>
          </w:p>
          <w:p w14:paraId="328E8C88" w14:textId="4B6C8A94" w:rsidR="00EE7DDF" w:rsidRPr="00A51AE3" w:rsidRDefault="00EE7DDF" w:rsidP="00EE7DDF">
            <w:pPr>
              <w:keepNext/>
              <w:spacing w:after="0"/>
              <w:ind w:left="270"/>
              <w:rPr>
                <w:rFonts w:ascii="Arial" w:hAnsi="Arial"/>
                <w:kern w:val="32"/>
                <w:sz w:val="18"/>
              </w:rPr>
            </w:pPr>
            <w:r>
              <w:rPr>
                <w:rFonts w:ascii="Arial" w:hAnsi="Arial"/>
                <w:kern w:val="32"/>
                <w:sz w:val="18"/>
              </w:rPr>
              <w:t>Participants were presented with a text-box to provide feedback.</w:t>
            </w:r>
          </w:p>
        </w:tc>
      </w:tr>
    </w:tbl>
    <w:p w14:paraId="359EAD6E" w14:textId="63774F12" w:rsidR="00596263" w:rsidRDefault="008F2ECC" w:rsidP="0030548A">
      <w:pPr>
        <w:spacing w:after="0"/>
      </w:pPr>
      <w:r>
        <w:rPr>
          <w:rFonts w:ascii="Arial" w:hAnsi="Arial"/>
          <w:b/>
          <w:noProof/>
          <w:kern w:val="32"/>
          <w:sz w:val="18"/>
        </w:rPr>
        <mc:AlternateContent>
          <mc:Choice Requires="wps">
            <w:drawing>
              <wp:anchor distT="0" distB="0" distL="114300" distR="114300" simplePos="0" relativeHeight="251664384" behindDoc="0" locked="0" layoutInCell="1" allowOverlap="1" wp14:anchorId="52DB325D" wp14:editId="5F5EFBBE">
                <wp:simplePos x="0" y="0"/>
                <wp:positionH relativeFrom="column">
                  <wp:posOffset>3280410</wp:posOffset>
                </wp:positionH>
                <wp:positionV relativeFrom="page">
                  <wp:posOffset>7421880</wp:posOffset>
                </wp:positionV>
                <wp:extent cx="3124200" cy="33210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124200" cy="332105"/>
                        </a:xfrm>
                        <a:prstGeom prst="rect">
                          <a:avLst/>
                        </a:prstGeom>
                        <a:solidFill>
                          <a:schemeClr val="lt1"/>
                        </a:solidFill>
                        <a:ln w="6350">
                          <a:noFill/>
                        </a:ln>
                      </wps:spPr>
                      <wps:txbx>
                        <w:txbxContent>
                          <w:p w14:paraId="79D3A8CF" w14:textId="77777777" w:rsidR="002068B1" w:rsidRDefault="002068B1" w:rsidP="000D6111">
                            <w:pPr>
                              <w:pStyle w:val="Caption"/>
                            </w:pPr>
                            <w:r>
                              <w:t xml:space="preserve">Table </w:t>
                            </w:r>
                            <w:fldSimple w:instr=" SEQ Table \* ARABIC ">
                              <w:r>
                                <w:rPr>
                                  <w:noProof/>
                                </w:rPr>
                                <w:t>1</w:t>
                              </w:r>
                            </w:fldSimple>
                            <w:r>
                              <w:t>: Survey Flow</w:t>
                            </w:r>
                          </w:p>
                          <w:p w14:paraId="104FC124" w14:textId="77777777" w:rsidR="002068B1" w:rsidRDefault="002068B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B325D" id="Text Box 19" o:spid="_x0000_s1030" type="#_x0000_t202" style="position:absolute;left:0;text-align:left;margin-left:258.3pt;margin-top:584.4pt;width:246pt;height:26.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" fillcolor="white [3201]" stroked="f" strokeweight=".5pt">
                <v:textbox>
                  <w:txbxContent>
                    <w:p w14:paraId="79D3A8CF" w14:textId="77777777" w:rsidR="002068B1" w:rsidRDefault="002068B1" w:rsidP="000D6111">
                      <w:pPr>
                        <w:pStyle w:val="Caption"/>
                      </w:pPr>
                      <w:r>
                        <w:t xml:space="preserve">Table </w:t>
                      </w:r>
                      <w:r>
                        <w:fldChar w:fldCharType="begin"/>
                      </w:r>
                      <w:r>
                        <w:instrText xml:space="preserve"> SEQ Table \* ARABIC </w:instrText>
                      </w:r>
                      <w:r>
                        <w:fldChar w:fldCharType="separate"/>
                      </w:r>
                      <w:r>
                        <w:rPr>
                          <w:noProof/>
                        </w:rPr>
                        <w:t>1</w:t>
                      </w:r>
                      <w:r>
                        <w:fldChar w:fldCharType="end"/>
                      </w:r>
                      <w:r>
                        <w:t>: Survey Flow</w:t>
                      </w:r>
                    </w:p>
                    <w:p w14:paraId="104FC124" w14:textId="77777777" w:rsidR="002068B1" w:rsidRDefault="002068B1"/>
                  </w:txbxContent>
                </v:textbox>
                <w10:wrap type="topAndBottom" anchory="page"/>
              </v:shape>
            </w:pict>
          </mc:Fallback>
        </mc:AlternateContent>
      </w:r>
      <w:r w:rsidR="00596263">
        <w:t>The survey start</w:t>
      </w:r>
      <w:r w:rsidR="0042374E">
        <w:t>ed</w:t>
      </w:r>
      <w:r w:rsidR="00596263">
        <w:t xml:space="preserve"> with a list of smart home IoT devices and the user </w:t>
      </w:r>
      <w:r w:rsidR="0042374E">
        <w:t>was</w:t>
      </w:r>
      <w:r w:rsidR="00596263">
        <w:t xml:space="preserve"> asked to select the devices they own. The user also ha</w:t>
      </w:r>
      <w:r w:rsidR="0042374E">
        <w:t>d</w:t>
      </w:r>
      <w:r w:rsidR="00596263">
        <w:t xml:space="preserve"> the option to enter additional devices not included in the list. Only users who select </w:t>
      </w:r>
      <w:r w:rsidR="0060039B">
        <w:t>one</w:t>
      </w:r>
      <w:r w:rsidR="00596263">
        <w:t xml:space="preserve"> or more devices proceed with the survey. The users are then asked to list up to </w:t>
      </w:r>
      <w:r w:rsidR="0060039B">
        <w:t>three</w:t>
      </w:r>
      <w:r w:rsidR="00596263">
        <w:t xml:space="preserve"> persons with whom they might share their home IoT devices. Information about the participant’s relationship with the persons listed and the proximity of their residence </w:t>
      </w:r>
      <w:r w:rsidR="0042374E">
        <w:t>was</w:t>
      </w:r>
      <w:r w:rsidR="00596263">
        <w:t xml:space="preserve"> collected. The participants are then asked which</w:t>
      </w:r>
      <w:r w:rsidR="002B5B77">
        <w:t xml:space="preserve"> of their </w:t>
      </w:r>
      <w:r w:rsidR="0030548A">
        <w:t>smart home IoT</w:t>
      </w:r>
      <w:r w:rsidR="00596263">
        <w:t xml:space="preserve"> devices would they share with </w:t>
      </w:r>
      <w:r w:rsidR="0030548A">
        <w:t>the persons they listed. A free-text entry allow</w:t>
      </w:r>
      <w:r w:rsidR="0042374E">
        <w:t>ed</w:t>
      </w:r>
      <w:r w:rsidR="0030548A">
        <w:t xml:space="preserve"> the participants to describe the purpose of sharing the particular device with a particular person. Similar information </w:t>
      </w:r>
      <w:r w:rsidR="0042374E">
        <w:t>was</w:t>
      </w:r>
      <w:r w:rsidR="0030548A">
        <w:t xml:space="preserve"> collected regarding which smart home IoT devices that the persons listed own which the participant would like to have access to and why. </w:t>
      </w:r>
      <w:r w:rsidR="0060039B">
        <w:t>In both cases, the survey ask</w:t>
      </w:r>
      <w:r w:rsidR="0042374E">
        <w:t>ed</w:t>
      </w:r>
      <w:r w:rsidR="0060039B">
        <w:t xml:space="preserve"> if the sharing is </w:t>
      </w:r>
      <w:r w:rsidR="0042374E">
        <w:t>for</w:t>
      </w:r>
      <w:r w:rsidR="0060039B">
        <w:t xml:space="preserve"> devices access, data from the device, or both. </w:t>
      </w:r>
      <w:r w:rsidR="0030548A">
        <w:t>Participant</w:t>
      </w:r>
      <w:r w:rsidR="00FF6FFC">
        <w:t>s</w:t>
      </w:r>
      <w:r w:rsidR="0030548A">
        <w:t xml:space="preserve"> then </w:t>
      </w:r>
      <w:r w:rsidR="003C10CE">
        <w:t>answered</w:t>
      </w:r>
      <w:r w:rsidR="0030548A">
        <w:t xml:space="preserve"> questions regarding possible concerns that they might have regarding sharing of smart home IoT devices and how they feel about sharing of these devices in either direction. The survey end</w:t>
      </w:r>
      <w:r w:rsidR="0042374E">
        <w:t>ed</w:t>
      </w:r>
      <w:r w:rsidR="0030548A">
        <w:t xml:space="preserve"> with demographic questions which </w:t>
      </w:r>
      <w:r w:rsidR="0042374E">
        <w:t>was</w:t>
      </w:r>
      <w:r w:rsidR="0030548A">
        <w:t xml:space="preserve"> intended to allow us to analyze any possible patterns in participants based on their demographic information.</w:t>
      </w:r>
      <w:r w:rsidR="00971A4C">
        <w:t xml:space="preserve"> The organization of survey questions is presented in table 1.</w:t>
      </w:r>
    </w:p>
    <w:p w14:paraId="6FB68B22" w14:textId="77777777" w:rsidR="00971A4C" w:rsidRPr="00596263" w:rsidRDefault="00971A4C" w:rsidP="0060039B">
      <w:pPr>
        <w:spacing w:after="0"/>
      </w:pPr>
    </w:p>
    <w:p w14:paraId="0C452155" w14:textId="10D84D2D" w:rsidR="0005204C" w:rsidRPr="001C5049" w:rsidRDefault="0005204C" w:rsidP="0060039B">
      <w:pPr>
        <w:pStyle w:val="Heading2"/>
        <w:spacing w:before="0"/>
      </w:pPr>
      <w:bookmarkStart w:id="6" w:name="_Toc520208542"/>
      <w:bookmarkStart w:id="7" w:name="_Toc519479668"/>
      <w:bookmarkStart w:id="8" w:name="_Toc514862993"/>
      <w:bookmarkStart w:id="9" w:name="_Toc514862755"/>
      <w:bookmarkStart w:id="10" w:name="_Toc514856155"/>
      <w:r w:rsidRPr="001C5049">
        <w:t>Participants Recruitment</w:t>
      </w:r>
      <w:bookmarkEnd w:id="6"/>
      <w:bookmarkEnd w:id="7"/>
      <w:bookmarkEnd w:id="8"/>
      <w:bookmarkEnd w:id="9"/>
      <w:bookmarkEnd w:id="10"/>
    </w:p>
    <w:p w14:paraId="2511BF8E" w14:textId="6B038A05" w:rsidR="007377E9" w:rsidRDefault="00813309" w:rsidP="0060039B">
      <w:pPr>
        <w:spacing w:after="0"/>
      </w:pPr>
      <w:r>
        <w:t xml:space="preserve">For the purpose of running out pilot study we recruited </w:t>
      </w:r>
      <w:r w:rsidR="007377E9">
        <w:t xml:space="preserve">participants </w:t>
      </w:r>
      <w:r>
        <w:t xml:space="preserve">using Amazon Mechanical </w:t>
      </w:r>
      <w:r w:rsidR="002068B1">
        <w:t>Turk (</w:t>
      </w:r>
      <w:r w:rsidR="007377E9">
        <w:t>12)</w:t>
      </w:r>
      <w:r>
        <w:t xml:space="preserve"> and Word of Mouth</w:t>
      </w:r>
      <w:r w:rsidR="0085290C">
        <w:t xml:space="preserve"> </w:t>
      </w:r>
      <w:r w:rsidR="007377E9">
        <w:t>(7)</w:t>
      </w:r>
      <w:r>
        <w:t>.</w:t>
      </w:r>
      <w:r w:rsidR="007377E9">
        <w:t xml:space="preserve"> </w:t>
      </w:r>
      <w:r w:rsidR="00DD7665">
        <w:t>The participants were adults residing in the United States. We limited the study to adults in the United States to eliminate differences in perceptions related to differences in societal norms in different countries</w:t>
      </w:r>
      <w:r w:rsidR="0085290C">
        <w:t xml:space="preserve"> and </w:t>
      </w:r>
      <w:r w:rsidR="00DD7665" w:rsidRPr="00DD7665">
        <w:t xml:space="preserve"> </w:t>
      </w:r>
      <w:r w:rsidR="0085290C">
        <w:t xml:space="preserve">also because the United States is by far the biggest market of Smart Home Technology </w:t>
      </w:r>
      <w:r w:rsidR="0085290C">
        <w:fldChar w:fldCharType="begin"/>
      </w:r>
      <w:r w:rsidR="0085290C">
        <w:instrText xml:space="preserve"> ADDIN ZOTERO_ITEM CSL_CITATION {"citationID":"6RI4ly8P","properties":{"formattedCitation":"[27]","plainCitation":"[27]","noteIndex":0},"citationItems":[{"id":108,"uris":["http://zotero.org/users/5105264/items/34Z7SK45"],"uri":["http://zotero.org/users/5105264/items/34Z7SK45"],"itemData":{"id":108,"type":"webpage","title":"Smart Home - United States | Statista Market Forecast","container-title":"Statista","abstract":"United States: Revenue in the Smart Home market amounts to US$19,827m in 2018. The &lt;span class=\"italic\"&gt;Smart Home&lt;/span&gt; market constitutes the sale of networked devices and related services that enable home automation for private end users (B2C).","URL":"https://www.statista.com/outlook/279/109/smart-home/united-states","language":"en","accessed":{"date-parts":[["2018",9,24]]}}}],"schema":"https://github.com/citation-style-language/schema/raw/master/csl-citation.json"} </w:instrText>
      </w:r>
      <w:r w:rsidR="0085290C">
        <w:fldChar w:fldCharType="separate"/>
      </w:r>
      <w:r w:rsidR="0085290C">
        <w:rPr>
          <w:noProof/>
        </w:rPr>
        <w:t>[27]</w:t>
      </w:r>
      <w:r w:rsidR="0085290C">
        <w:fldChar w:fldCharType="end"/>
      </w:r>
      <w:r w:rsidR="0085290C">
        <w:t xml:space="preserve">. </w:t>
      </w:r>
      <w:r w:rsidR="00DD7665">
        <w:t xml:space="preserve">The survey </w:t>
      </w:r>
      <w:r w:rsidR="007D53EE">
        <w:t xml:space="preserve">was designed to </w:t>
      </w:r>
      <w:r w:rsidR="00DD7665">
        <w:t xml:space="preserve">take no more than 30 minutes to complete. </w:t>
      </w:r>
      <w:r w:rsidR="002068B1">
        <w:t>Twelve</w:t>
      </w:r>
      <w:r w:rsidR="00DD7665">
        <w:t xml:space="preserve"> participants </w:t>
      </w:r>
      <w:r w:rsidR="007D53EE">
        <w:t xml:space="preserve">who were </w:t>
      </w:r>
      <w:r w:rsidR="00DD7665">
        <w:t>recruited from Amazon Mechanical Turk were paid $1 after their data was verified to be complete and passed our quality check. Those recruited by word of mouth were not compensated.</w:t>
      </w:r>
      <w:r w:rsidR="00EE7DDF">
        <w:t xml:space="preserve"> </w:t>
      </w:r>
    </w:p>
    <w:p w14:paraId="15BC02D6" w14:textId="3501FCE9" w:rsidR="0043201E" w:rsidRPr="00181B25" w:rsidRDefault="0043201E" w:rsidP="0043201E">
      <w:pPr>
        <w:spacing w:after="0"/>
        <w:rPr>
          <w:rFonts w:ascii="Arial" w:hAnsi="Arial"/>
          <w:b/>
          <w:kern w:val="32"/>
          <w:sz w:val="18"/>
        </w:rPr>
      </w:pPr>
      <w:r w:rsidRPr="00181B25">
        <w:rPr>
          <w:rFonts w:ascii="Arial" w:hAnsi="Arial"/>
          <w:b/>
          <w:kern w:val="32"/>
          <w:sz w:val="18"/>
        </w:rPr>
        <w:lastRenderedPageBreak/>
        <w:t>Participant Profile</w:t>
      </w:r>
    </w:p>
    <w:p w14:paraId="007406B6" w14:textId="77777777" w:rsidR="00920E4A" w:rsidRDefault="00920E4A" w:rsidP="00920E4A">
      <w:r>
        <w:t>Age of respondents varied from 23 to 48 years, the mean age being 34.79 years. 82% of the respondents were male whereas 18% were female. Forty five percent of respondents had a bachelor’s degree, 27% had a master’s degree, 18% attended some college but no degree and 9%</w:t>
      </w:r>
      <w:r w:rsidRPr="00321CA6">
        <w:t xml:space="preserve"> </w:t>
      </w:r>
      <w:r>
        <w:t>had an associate degree in college.  The annual household income of the respondents varied between $30,000 and 149,999, with two respondents between $60,000 to $69,999, two between $140,000 and $149,000 and one each between $30,000-$39,999, $40,000-$49,999, $50,000-$59,999, $70,000-$79,999, $90,000-$99,999 and $100,000-$119,999. One participant preferred to not disclose his income. Thus, the participants belonged to a fairly diverse income group. 7 participants were married, 3 never married and 1 separated. 5 participants were paid employees, 4 were self-employed and 2 were not working due to disability. Most of the participants (5) worked in management. Other</w:t>
      </w:r>
      <w:r w:rsidRPr="002C6130">
        <w:t xml:space="preserve"> participant</w:t>
      </w:r>
      <w:r>
        <w:t>s</w:t>
      </w:r>
      <w:r w:rsidRPr="002C6130">
        <w:t xml:space="preserve"> worked in computer and mathematical, architecture and engineering, arts design entertainment sports and media, healthcare support, sales and related, and office and support staff.</w:t>
      </w:r>
      <w:r>
        <w:t xml:space="preserve"> </w:t>
      </w:r>
    </w:p>
    <w:p w14:paraId="69FA8787" w14:textId="0B3B78BF" w:rsidR="00321CA6" w:rsidRDefault="00920E4A" w:rsidP="0060039B">
      <w:pPr>
        <w:spacing w:after="0"/>
        <w:rPr>
          <w:rFonts w:ascii="Arial" w:hAnsi="Arial"/>
          <w:b/>
          <w:kern w:val="32"/>
          <w:sz w:val="18"/>
        </w:rPr>
      </w:pPr>
      <w:r>
        <w:rPr>
          <w:noProof/>
        </w:rPr>
        <mc:AlternateContent>
          <mc:Choice Requires="wps">
            <w:drawing>
              <wp:anchor distT="0" distB="0" distL="114300" distR="114300" simplePos="0" relativeHeight="251669504" behindDoc="0" locked="0" layoutInCell="0" allowOverlap="1" wp14:anchorId="3291D25F" wp14:editId="03940132">
                <wp:simplePos x="0" y="0"/>
                <wp:positionH relativeFrom="column">
                  <wp:posOffset>-55880</wp:posOffset>
                </wp:positionH>
                <wp:positionV relativeFrom="page">
                  <wp:posOffset>6029960</wp:posOffset>
                </wp:positionV>
                <wp:extent cx="6501130" cy="3205480"/>
                <wp:effectExtent l="0" t="0" r="1270" b="0"/>
                <wp:wrapTopAndBottom/>
                <wp:docPr id="5" name="Text Box 5"/>
                <wp:cNvGraphicFramePr/>
                <a:graphic xmlns:a="http://schemas.openxmlformats.org/drawingml/2006/main">
                  <a:graphicData uri="http://schemas.microsoft.com/office/word/2010/wordprocessingShape">
                    <wps:wsp>
                      <wps:cNvSpPr txBox="1"/>
                      <wps:spPr>
                        <a:xfrm>
                          <a:off x="0" y="0"/>
                          <a:ext cx="6501130" cy="3205480"/>
                        </a:xfrm>
                        <a:prstGeom prst="rect">
                          <a:avLst/>
                        </a:prstGeom>
                        <a:solidFill>
                          <a:schemeClr val="lt1"/>
                        </a:solidFill>
                        <a:ln w="6350">
                          <a:noFill/>
                        </a:ln>
                      </wps:spPr>
                      <wps:txbx>
                        <w:txbxContent>
                          <w:p w14:paraId="34FE8D1A" w14:textId="77777777" w:rsidR="002068B1" w:rsidRDefault="002068B1" w:rsidP="00920E4A">
                            <w:pPr>
                              <w:keepNext/>
                            </w:pPr>
                            <w:r>
                              <w:rPr>
                                <w:noProof/>
                              </w:rPr>
                              <w:drawing>
                                <wp:inline distT="0" distB="0" distL="0" distR="0" wp14:anchorId="4F5EC3C5" wp14:editId="01892FAB">
                                  <wp:extent cx="6253480" cy="2822222"/>
                                  <wp:effectExtent l="0" t="0" r="0" b="0"/>
                                  <wp:docPr id="130"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477F943" w14:textId="77777777" w:rsidR="002068B1" w:rsidRDefault="002068B1" w:rsidP="00920E4A">
                            <w:pPr>
                              <w:pStyle w:val="Caption"/>
                            </w:pPr>
                            <w:r>
                              <w:t xml:space="preserve">Figure </w:t>
                            </w:r>
                            <w:fldSimple w:instr=" SEQ Figure \* ARABIC ">
                              <w:r>
                                <w:rPr>
                                  <w:noProof/>
                                </w:rPr>
                                <w:t>2</w:t>
                              </w:r>
                            </w:fldSimple>
                            <w:r>
                              <w:t>: Most Common Smart Home Devices Owned by Participants</w:t>
                            </w:r>
                          </w:p>
                          <w:p w14:paraId="29A23883" w14:textId="77777777" w:rsidR="002068B1" w:rsidRDefault="002068B1" w:rsidP="00920E4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1D25F" id="Text Box 5" o:spid="_x0000_s1031" type="#_x0000_t202" style="position:absolute;left:0;text-align:left;margin-left:-4.4pt;margin-top:474.8pt;width:511.9pt;height:25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" o:allowincell="f" fillcolor="white [3201]" stroked="f" strokeweight=".5pt">
                <v:textbox>
                  <w:txbxContent>
                    <w:p w14:paraId="34FE8D1A" w14:textId="77777777" w:rsidR="002068B1" w:rsidRDefault="002068B1" w:rsidP="00920E4A">
                      <w:pPr>
                        <w:keepNext/>
                      </w:pPr>
                      <w:r>
                        <w:rPr>
                          <w:noProof/>
                        </w:rPr>
                        <w:drawing>
                          <wp:inline distT="0" distB="0" distL="0" distR="0" wp14:anchorId="4F5EC3C5" wp14:editId="01892FAB">
                            <wp:extent cx="6253480" cy="2822222"/>
                            <wp:effectExtent l="0" t="0" r="0" b="0"/>
                            <wp:docPr id="130" name="Chart 13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477F943" w14:textId="77777777" w:rsidR="002068B1" w:rsidRDefault="002068B1" w:rsidP="00920E4A">
                      <w:pPr>
                        <w:pStyle w:val="Caption"/>
                      </w:pPr>
                      <w:r>
                        <w:t xml:space="preserve">Figure </w:t>
                      </w:r>
                      <w:r>
                        <w:fldChar w:fldCharType="begin"/>
                      </w:r>
                      <w:r>
                        <w:instrText xml:space="preserve"> SEQ Figure \* ARABIC </w:instrText>
                      </w:r>
                      <w:r>
                        <w:fldChar w:fldCharType="separate"/>
                      </w:r>
                      <w:r>
                        <w:rPr>
                          <w:noProof/>
                        </w:rPr>
                        <w:t>2</w:t>
                      </w:r>
                      <w:r>
                        <w:fldChar w:fldCharType="end"/>
                      </w:r>
                      <w:r>
                        <w:t>: Most Common Smart Home Devices Owned by Participants</w:t>
                      </w:r>
                    </w:p>
                    <w:p w14:paraId="29A23883" w14:textId="77777777" w:rsidR="002068B1" w:rsidRDefault="002068B1" w:rsidP="00920E4A"/>
                  </w:txbxContent>
                </v:textbox>
                <w10:wrap type="topAndBottom" anchory="page"/>
              </v:shape>
            </w:pict>
          </mc:Fallback>
        </mc:AlternateContent>
      </w:r>
    </w:p>
    <w:p w14:paraId="47C01A2E" w14:textId="19A89FAE" w:rsidR="0060039B" w:rsidRDefault="0060039B" w:rsidP="0060039B">
      <w:pPr>
        <w:spacing w:after="0"/>
        <w:rPr>
          <w:rFonts w:ascii="Arial" w:hAnsi="Arial"/>
          <w:b/>
          <w:kern w:val="32"/>
          <w:sz w:val="18"/>
        </w:rPr>
      </w:pPr>
      <w:r w:rsidRPr="0060039B">
        <w:rPr>
          <w:rFonts w:ascii="Arial" w:hAnsi="Arial"/>
          <w:b/>
          <w:kern w:val="32"/>
          <w:sz w:val="18"/>
        </w:rPr>
        <w:t>Data Analysis Approach</w:t>
      </w:r>
    </w:p>
    <w:p w14:paraId="3713F608" w14:textId="11808A04" w:rsidR="0042374E" w:rsidRDefault="006A74DA" w:rsidP="0042374E">
      <w:pPr>
        <w:spacing w:after="0"/>
      </w:pPr>
      <w:r w:rsidRPr="009F2933">
        <w:t xml:space="preserve">We </w:t>
      </w:r>
      <w:r w:rsidR="00B023D5">
        <w:t>conduct</w:t>
      </w:r>
      <w:r w:rsidR="00C24F04">
        <w:t>ed</w:t>
      </w:r>
      <w:r w:rsidRPr="009F2933">
        <w:t xml:space="preserve"> </w:t>
      </w:r>
      <w:r w:rsidR="00FC3CF2">
        <w:t xml:space="preserve">both quantitative and </w:t>
      </w:r>
      <w:r w:rsidRPr="009F2933">
        <w:t>qualitative analysis of our data to empirically gain insights</w:t>
      </w:r>
      <w:r>
        <w:t xml:space="preserve"> into a user’s perception and preferences related to sharing of smart home devices with people outside</w:t>
      </w:r>
      <w:r w:rsidR="002E0915">
        <w:t xml:space="preserve"> of their home. </w:t>
      </w:r>
      <w:r w:rsidR="00577C75">
        <w:t>We generate</w:t>
      </w:r>
      <w:r w:rsidR="00C24F04">
        <w:t>d</w:t>
      </w:r>
      <w:r w:rsidR="00577C75">
        <w:t xml:space="preserve"> several new </w:t>
      </w:r>
      <w:r w:rsidR="00813309">
        <w:t>descriptive</w:t>
      </w:r>
      <w:r w:rsidR="00577C75">
        <w:t xml:space="preserve"> </w:t>
      </w:r>
      <w:r w:rsidR="00BC466D">
        <w:t xml:space="preserve">statistics </w:t>
      </w:r>
      <w:r w:rsidR="00577C75">
        <w:t>like which</w:t>
      </w:r>
      <w:r w:rsidR="00E83226">
        <w:t xml:space="preserve"> devices </w:t>
      </w:r>
      <w:r w:rsidR="00BC466D">
        <w:t>smart home IoT users commonly own and</w:t>
      </w:r>
      <w:r w:rsidR="00E83226">
        <w:t xml:space="preserve"> wish to share</w:t>
      </w:r>
      <w:r w:rsidR="00577C75">
        <w:t xml:space="preserve"> and relationship of people involved</w:t>
      </w:r>
      <w:r w:rsidR="00E83226">
        <w:t xml:space="preserve">. </w:t>
      </w:r>
      <w:r w:rsidR="00577C75">
        <w:t>We</w:t>
      </w:r>
      <w:r w:rsidR="00C24F04">
        <w:t xml:space="preserve"> </w:t>
      </w:r>
      <w:r w:rsidR="00577C75">
        <w:t>utilize</w:t>
      </w:r>
      <w:r w:rsidR="00C24F04">
        <w:t>d</w:t>
      </w:r>
      <w:r w:rsidR="00086BE5">
        <w:t xml:space="preserve"> statistical </w:t>
      </w:r>
      <w:r w:rsidR="004662AE">
        <w:t>models</w:t>
      </w:r>
      <w:r w:rsidR="00577C75">
        <w:t xml:space="preserve"> to</w:t>
      </w:r>
      <w:r w:rsidR="00086BE5">
        <w:t xml:space="preserve"> draw </w:t>
      </w:r>
      <w:r w:rsidR="00577C75">
        <w:t xml:space="preserve">several </w:t>
      </w:r>
      <w:r w:rsidR="00086BE5">
        <w:t xml:space="preserve">insights </w:t>
      </w:r>
      <w:r w:rsidR="00577C75">
        <w:t>like how</w:t>
      </w:r>
      <w:r w:rsidR="00086BE5">
        <w:t xml:space="preserve"> sharing norms and preferences </w:t>
      </w:r>
      <w:r w:rsidR="00577C75">
        <w:t>relate to specific devices</w:t>
      </w:r>
      <w:r w:rsidR="00086BE5">
        <w:t xml:space="preserve"> and relations between people sharing these devices. </w:t>
      </w:r>
      <w:r w:rsidR="00577C75">
        <w:t>We determine</w:t>
      </w:r>
      <w:r w:rsidR="00C24F04">
        <w:t>d</w:t>
      </w:r>
      <w:r w:rsidR="00577C75">
        <w:t xml:space="preserve"> the validity of several constructs pertaining to </w:t>
      </w:r>
      <w:r w:rsidR="001B1B27">
        <w:t>smart home sharing</w:t>
      </w:r>
      <w:r w:rsidR="00577C75">
        <w:t xml:space="preserve">. </w:t>
      </w:r>
      <w:r w:rsidR="00E83226">
        <w:t>The qualitative analysis involve</w:t>
      </w:r>
      <w:r w:rsidR="00C24F04">
        <w:t>d</w:t>
      </w:r>
      <w:r w:rsidR="00E83226">
        <w:t xml:space="preserve"> testing user’s motivations and purpose of sharing as well as </w:t>
      </w:r>
      <w:r w:rsidR="00086BE5">
        <w:t xml:space="preserve">associated </w:t>
      </w:r>
      <w:r w:rsidR="00E83226">
        <w:t>concerns</w:t>
      </w:r>
      <w:r w:rsidR="00086BE5">
        <w:t xml:space="preserve"> relating to </w:t>
      </w:r>
      <w:r w:rsidR="00086BE5">
        <w:t>privacy and security</w:t>
      </w:r>
      <w:r w:rsidR="00E83226">
        <w:t>.</w:t>
      </w:r>
      <w:r w:rsidR="004662AE">
        <w:t xml:space="preserve"> Factors contributing to reluctance in sharing </w:t>
      </w:r>
      <w:r w:rsidR="00C24F04">
        <w:t>were</w:t>
      </w:r>
      <w:r w:rsidR="004662AE">
        <w:t xml:space="preserve"> coded and relationship between these factors and other metrics </w:t>
      </w:r>
      <w:r w:rsidR="00C24F04">
        <w:t>were</w:t>
      </w:r>
      <w:r w:rsidR="004662AE">
        <w:t xml:space="preserve"> analyzed to gain insights.</w:t>
      </w:r>
      <w:r w:rsidR="00BC466D">
        <w:t xml:space="preserve"> </w:t>
      </w:r>
      <w:r w:rsidR="004662AE">
        <w:t>Based on these insights, we attempt</w:t>
      </w:r>
      <w:r w:rsidR="00C24F04">
        <w:t>ed</w:t>
      </w:r>
      <w:r w:rsidR="004662AE">
        <w:t xml:space="preserve"> to propose</w:t>
      </w:r>
      <w:r w:rsidR="00577C75">
        <w:t xml:space="preserve"> solutions to inhibition to sharing</w:t>
      </w:r>
      <w:r w:rsidR="004662AE">
        <w:t xml:space="preserve">. </w:t>
      </w:r>
      <w:r w:rsidR="001142E1">
        <w:t xml:space="preserve">Since </w:t>
      </w:r>
      <w:r w:rsidR="001B1B27">
        <w:t xml:space="preserve">several of </w:t>
      </w:r>
      <w:r w:rsidR="001142E1">
        <w:t>participant’s responses consist</w:t>
      </w:r>
      <w:r w:rsidR="0042374E">
        <w:t>ed</w:t>
      </w:r>
      <w:r w:rsidR="001142E1">
        <w:t xml:space="preserve"> of free-text responses, the qualitative data </w:t>
      </w:r>
      <w:r w:rsidR="0042374E">
        <w:t xml:space="preserve">was </w:t>
      </w:r>
      <w:r w:rsidR="001142E1">
        <w:t xml:space="preserve">iteratively coded. </w:t>
      </w:r>
      <w:r w:rsidR="00971A4C">
        <w:t xml:space="preserve">We utilized inductive coding approach for qualitative analysis. </w:t>
      </w:r>
      <w:r w:rsidR="001142E1">
        <w:t>A code book capturing</w:t>
      </w:r>
      <w:r w:rsidR="00980E41">
        <w:t xml:space="preserve"> </w:t>
      </w:r>
      <w:r w:rsidR="001142E1">
        <w:t xml:space="preserve">the main themes </w:t>
      </w:r>
      <w:r w:rsidR="00971A4C">
        <w:t>was</w:t>
      </w:r>
      <w:r w:rsidR="001142E1">
        <w:t xml:space="preserve"> developed</w:t>
      </w:r>
      <w:r w:rsidR="003B6DA0">
        <w:t xml:space="preserve"> and iteratively improved. This information along with the trends we identif</w:t>
      </w:r>
      <w:r w:rsidR="0042374E">
        <w:t>ied</w:t>
      </w:r>
      <w:r w:rsidR="003B6DA0">
        <w:t xml:space="preserve"> from the users’ responses </w:t>
      </w:r>
      <w:r w:rsidR="0042374E">
        <w:t xml:space="preserve">was </w:t>
      </w:r>
      <w:r w:rsidR="003B6DA0">
        <w:t xml:space="preserve">used for framing our </w:t>
      </w:r>
      <w:r w:rsidR="00577C75">
        <w:t xml:space="preserve">actionable </w:t>
      </w:r>
      <w:r w:rsidR="003B6DA0">
        <w:t xml:space="preserve">design-specific recommendation for </w:t>
      </w:r>
      <w:r w:rsidR="00577C75">
        <w:t>designing sharing-friendly</w:t>
      </w:r>
      <w:r w:rsidR="0042374E">
        <w:t xml:space="preserve"> </w:t>
      </w:r>
      <w:r w:rsidR="003B6DA0">
        <w:t>smart home system.</w:t>
      </w:r>
    </w:p>
    <w:p w14:paraId="4AACC036" w14:textId="56A6C5D9" w:rsidR="00425028" w:rsidRDefault="00425028" w:rsidP="00F76061">
      <w:pPr>
        <w:spacing w:after="0"/>
        <w:jc w:val="left"/>
        <w:rPr>
          <w:rFonts w:ascii="Arial" w:hAnsi="Arial"/>
          <w:b/>
          <w:caps/>
          <w:kern w:val="32"/>
          <w:sz w:val="18"/>
        </w:rPr>
      </w:pPr>
    </w:p>
    <w:p w14:paraId="5BB4BFE7" w14:textId="2AED4EFA" w:rsidR="002B5B77" w:rsidRPr="00E12FC7" w:rsidRDefault="00F76061" w:rsidP="00F76061">
      <w:pPr>
        <w:spacing w:after="0"/>
        <w:jc w:val="left"/>
        <w:rPr>
          <w:rFonts w:ascii="Arial" w:hAnsi="Arial"/>
          <w:b/>
          <w:caps/>
          <w:kern w:val="32"/>
          <w:sz w:val="18"/>
        </w:rPr>
      </w:pPr>
      <w:r w:rsidRPr="00F76061">
        <w:rPr>
          <w:rFonts w:ascii="Arial" w:hAnsi="Arial"/>
          <w:b/>
          <w:caps/>
          <w:kern w:val="32"/>
          <w:sz w:val="18"/>
        </w:rPr>
        <w:t>Results</w:t>
      </w:r>
    </w:p>
    <w:p w14:paraId="57350EE6" w14:textId="5D04A8E4" w:rsidR="00E91D4F" w:rsidRDefault="00F76061" w:rsidP="00A00B8B">
      <w:pPr>
        <w:spacing w:after="0"/>
      </w:pPr>
      <w:r w:rsidRPr="00F76061">
        <w:t xml:space="preserve">In this section, we present our findings from </w:t>
      </w:r>
      <w:r w:rsidRPr="00AB270D">
        <w:t>our pilot survey</w:t>
      </w:r>
      <w:r w:rsidR="0031607A">
        <w:t xml:space="preserve"> study of 19 participants</w:t>
      </w:r>
      <w:r w:rsidRPr="00F76061">
        <w:t>.</w:t>
      </w:r>
    </w:p>
    <w:p w14:paraId="245079CD" w14:textId="3C3D97F6" w:rsidR="00C24F04" w:rsidRDefault="00C24F04" w:rsidP="00A00B8B">
      <w:pPr>
        <w:spacing w:after="0"/>
      </w:pPr>
    </w:p>
    <w:p w14:paraId="117B83FC" w14:textId="4BC9A6A1" w:rsidR="00C24F04" w:rsidRPr="00C24F04" w:rsidRDefault="00C24F04" w:rsidP="00A00B8B">
      <w:pPr>
        <w:spacing w:after="0"/>
        <w:rPr>
          <w:rFonts w:ascii="Arial" w:hAnsi="Arial"/>
          <w:b/>
          <w:kern w:val="32"/>
          <w:sz w:val="18"/>
        </w:rPr>
      </w:pPr>
      <w:r w:rsidRPr="00C24F04">
        <w:rPr>
          <w:rFonts w:ascii="Arial" w:hAnsi="Arial"/>
          <w:b/>
          <w:kern w:val="32"/>
          <w:sz w:val="18"/>
        </w:rPr>
        <w:t>Smart Home Devices Owned</w:t>
      </w:r>
      <w:r w:rsidR="002817B2">
        <w:rPr>
          <w:rFonts w:ascii="Arial" w:hAnsi="Arial"/>
          <w:b/>
          <w:kern w:val="32"/>
          <w:sz w:val="18"/>
        </w:rPr>
        <w:t xml:space="preserve"> and Willingness to Share</w:t>
      </w:r>
    </w:p>
    <w:p w14:paraId="1FCA67F1" w14:textId="120A402A" w:rsidR="00C24F04" w:rsidRDefault="007E5041" w:rsidP="00A00B8B">
      <w:pPr>
        <w:spacing w:after="0"/>
      </w:pPr>
      <w:r>
        <w:t xml:space="preserve">The respondents owned an average of 7.07 devices with a standard deviation of 5.4. </w:t>
      </w:r>
      <w:r w:rsidR="002A2DAD">
        <w:t>The most common</w:t>
      </w:r>
      <w:r w:rsidR="00E40A35">
        <w:t xml:space="preserve"> smart home device was smart TV</w:t>
      </w:r>
      <w:r w:rsidR="003B2D77">
        <w:t xml:space="preserve"> (15)</w:t>
      </w:r>
      <w:r w:rsidR="00E40A35">
        <w:t>, followed by video streaming device</w:t>
      </w:r>
      <w:r w:rsidR="003B2D77">
        <w:t xml:space="preserve"> (12)</w:t>
      </w:r>
      <w:r w:rsidR="00E40A35">
        <w:t>, smart speakers</w:t>
      </w:r>
      <w:r w:rsidR="003B2D77">
        <w:t xml:space="preserve"> or personal voice assistants (12), </w:t>
      </w:r>
      <w:r w:rsidR="00E40A35">
        <w:t>smart camera</w:t>
      </w:r>
      <w:r w:rsidR="003B2D77">
        <w:t xml:space="preserve"> (12), motion/contact sensor (10), smart display (10), smart lights (9) and smart thermostat (7</w:t>
      </w:r>
      <w:r w:rsidR="000576A2">
        <w:t>).</w:t>
      </w:r>
      <w:r w:rsidR="00E40A35">
        <w:t xml:space="preserve"> </w:t>
      </w:r>
      <w:r w:rsidR="007C0F32">
        <w:t xml:space="preserve">The most common Smart Home </w:t>
      </w:r>
      <w:r w:rsidR="003B2D77">
        <w:t>devices owned the participants is show</w:t>
      </w:r>
      <w:r w:rsidR="000576A2">
        <w:t>n</w:t>
      </w:r>
      <w:r w:rsidR="003B2D77">
        <w:t xml:space="preserve"> in Figure </w:t>
      </w:r>
      <w:r w:rsidR="002D1FCF">
        <w:t>2</w:t>
      </w:r>
      <w:r w:rsidR="003B2D77">
        <w:t>.</w:t>
      </w:r>
      <w:r w:rsidR="007D211B">
        <w:t xml:space="preserve"> </w:t>
      </w:r>
      <w:r w:rsidR="00C24F04">
        <w:t xml:space="preserve">It was interesting to note that people with more smart home devices usually had higher household incomes that those with fewer devices. This suggests that smart home adoption is more in higher income households, likely due to the cost of the devices. </w:t>
      </w:r>
    </w:p>
    <w:p w14:paraId="0CEEA49D" w14:textId="652F494A" w:rsidR="002817B2" w:rsidRDefault="002817B2" w:rsidP="00A00B8B">
      <w:pPr>
        <w:spacing w:after="0"/>
      </w:pPr>
    </w:p>
    <w:p w14:paraId="78DF5D8A" w14:textId="195C3364" w:rsidR="00C24F04" w:rsidRDefault="002817B2" w:rsidP="00A00B8B">
      <w:pPr>
        <w:spacing w:after="0"/>
      </w:pPr>
      <w:r>
        <w:t xml:space="preserve">Out of the 19 people surveyed 14 people were willing to share their smart home devices with people outside of their home whereas 5 people were unwilling. Participants provided various reasons for sharing each device as well as for not sharing anything. Trends in the reasoning provided </w:t>
      </w:r>
      <w:r>
        <w:lastRenderedPageBreak/>
        <w:t xml:space="preserve">for both cases are discussed </w:t>
      </w:r>
      <w:r w:rsidR="009A3CA1">
        <w:t>i</w:t>
      </w:r>
      <w:r>
        <w:t>n the following sub-sections</w:t>
      </w:r>
      <w:r w:rsidR="009A3CA1">
        <w:t xml:space="preserve"> on reasons of sharing and reasons for not sharing</w:t>
      </w:r>
      <w:r>
        <w:t>.</w:t>
      </w:r>
    </w:p>
    <w:p w14:paraId="17C901B3" w14:textId="77777777" w:rsidR="009A3CA1" w:rsidRDefault="009A3CA1" w:rsidP="002E3EEC">
      <w:pPr>
        <w:spacing w:after="0"/>
        <w:rPr>
          <w:rFonts w:ascii="Arial" w:hAnsi="Arial"/>
          <w:b/>
          <w:kern w:val="32"/>
          <w:sz w:val="18"/>
        </w:rPr>
      </w:pPr>
    </w:p>
    <w:p w14:paraId="2AFC8D77" w14:textId="284FC86F" w:rsidR="002E3EEC" w:rsidRDefault="00F21A31" w:rsidP="002E3EEC">
      <w:pPr>
        <w:spacing w:after="0"/>
        <w:rPr>
          <w:rFonts w:ascii="Arial" w:hAnsi="Arial"/>
          <w:b/>
          <w:kern w:val="32"/>
          <w:sz w:val="18"/>
        </w:rPr>
      </w:pPr>
      <w:r w:rsidRPr="00F21A31">
        <w:rPr>
          <w:rFonts w:ascii="Arial" w:hAnsi="Arial"/>
          <w:b/>
          <w:kern w:val="32"/>
          <w:sz w:val="18"/>
        </w:rPr>
        <w:t>Devices People Wanted to Share Outside of Their Home</w:t>
      </w:r>
    </w:p>
    <w:p w14:paraId="5EB28344" w14:textId="0AB6D8F4" w:rsidR="00F21A31" w:rsidRPr="002E3EEC" w:rsidRDefault="00F21A31" w:rsidP="002E3EEC">
      <w:pPr>
        <w:spacing w:after="0"/>
        <w:rPr>
          <w:rFonts w:ascii="Arial" w:hAnsi="Arial"/>
          <w:b/>
          <w:kern w:val="32"/>
          <w:sz w:val="18"/>
        </w:rPr>
      </w:pPr>
      <w:r>
        <w:t xml:space="preserve">Most common devices shared with people outside of home </w:t>
      </w:r>
      <w:r w:rsidR="002E3EEC">
        <w:t xml:space="preserve">(Figure </w:t>
      </w:r>
      <w:r w:rsidR="002D1FCF">
        <w:t>3</w:t>
      </w:r>
      <w:r w:rsidR="002E3EEC">
        <w:t xml:space="preserve">) </w:t>
      </w:r>
      <w:r>
        <w:t>were Smart Camera (6 shares), Security Alarm (4 shares), Motion Sensor (4 shares), Flood Alarm (3 shares) and Smart Lock (3 shares).</w:t>
      </w:r>
      <w:r w:rsidR="002E3EEC">
        <w:t xml:space="preserve"> </w:t>
      </w:r>
      <w:r>
        <w:t xml:space="preserve">The primary reason for sharing was safety and security. </w:t>
      </w:r>
      <w:r w:rsidR="006A67CF">
        <w:t>The</w:t>
      </w:r>
      <w:r w:rsidR="00CB1674">
        <w:t xml:space="preserve"> most</w:t>
      </w:r>
      <w:r w:rsidR="006A67CF">
        <w:t xml:space="preserve"> common theme was that security related smart home devices were most likely to be shared with people outside of the home. </w:t>
      </w:r>
      <w:r w:rsidR="00CB1674">
        <w:t>Other</w:t>
      </w:r>
      <w:r w:rsidR="006A67CF">
        <w:t xml:space="preserve"> commonly shared devices were entertainment devices where the theme in sharing was saving money on subscriptions. </w:t>
      </w:r>
      <w:r w:rsidR="00CB1674">
        <w:t xml:space="preserve">However, this type of sharing was more like sharing of online accounts rather than sharing of smart home devices. </w:t>
      </w:r>
      <w:r>
        <w:t>We</w:t>
      </w:r>
      <w:r w:rsidR="009A3CA1">
        <w:t xml:space="preserve"> </w:t>
      </w:r>
      <w:r>
        <w:t xml:space="preserve">discuss </w:t>
      </w:r>
      <w:r w:rsidR="00CB1674">
        <w:t>the reason</w:t>
      </w:r>
      <w:r w:rsidR="009A3CA1">
        <w:t>s</w:t>
      </w:r>
      <w:r>
        <w:t xml:space="preserve"> in detail </w:t>
      </w:r>
      <w:r w:rsidR="009A3CA1">
        <w:t>later in this section.</w:t>
      </w:r>
    </w:p>
    <w:p w14:paraId="4859EEDF" w14:textId="0BE48FE7" w:rsidR="00F21A31" w:rsidRDefault="002068B1" w:rsidP="00A00B8B">
      <w:pPr>
        <w:spacing w:after="0"/>
      </w:pPr>
      <w:r>
        <w:rPr>
          <w:noProof/>
        </w:rPr>
        <mc:AlternateContent>
          <mc:Choice Requires="wps">
            <w:drawing>
              <wp:anchor distT="0" distB="0" distL="114300" distR="114300" simplePos="0" relativeHeight="251662336" behindDoc="0" locked="0" layoutInCell="1" allowOverlap="1" wp14:anchorId="6BED14C4" wp14:editId="0B237FF6">
                <wp:simplePos x="0" y="0"/>
                <wp:positionH relativeFrom="column">
                  <wp:posOffset>-8255</wp:posOffset>
                </wp:positionH>
                <wp:positionV relativeFrom="page">
                  <wp:posOffset>1026795</wp:posOffset>
                </wp:positionV>
                <wp:extent cx="3063240" cy="6318250"/>
                <wp:effectExtent l="0" t="0" r="0" b="6350"/>
                <wp:wrapTopAndBottom/>
                <wp:docPr id="11" name="Text Box 11"/>
                <wp:cNvGraphicFramePr/>
                <a:graphic xmlns:a="http://schemas.openxmlformats.org/drawingml/2006/main">
                  <a:graphicData uri="http://schemas.microsoft.com/office/word/2010/wordprocessingShape">
                    <wps:wsp>
                      <wps:cNvSpPr txBox="1"/>
                      <wps:spPr>
                        <a:xfrm>
                          <a:off x="0" y="0"/>
                          <a:ext cx="3063240" cy="6318250"/>
                        </a:xfrm>
                        <a:prstGeom prst="rect">
                          <a:avLst/>
                        </a:prstGeom>
                        <a:solidFill>
                          <a:schemeClr val="lt1"/>
                        </a:solidFill>
                        <a:ln w="6350">
                          <a:noFill/>
                        </a:ln>
                      </wps:spPr>
                      <wps:txbx>
                        <w:txbxContent>
                          <w:p w14:paraId="2D9AE00E" w14:textId="77777777" w:rsidR="002068B1" w:rsidRDefault="002068B1" w:rsidP="002E3EEC">
                            <w:pPr>
                              <w:keepNext/>
                              <w:spacing w:after="0"/>
                            </w:pPr>
                            <w:r>
                              <w:t>.</w:t>
                            </w:r>
                            <w:r>
                              <w:rPr>
                                <w:noProof/>
                              </w:rPr>
                              <w:drawing>
                                <wp:inline distT="0" distB="0" distL="0" distR="0" wp14:anchorId="6B173BB4" wp14:editId="08CA34E2">
                                  <wp:extent cx="3063240" cy="2550253"/>
                                  <wp:effectExtent l="0" t="0" r="0" b="2540"/>
                                  <wp:docPr id="117" name="Chart 1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99242BE" w14:textId="2DFC1913" w:rsidR="002068B1" w:rsidRDefault="002068B1" w:rsidP="002E3EEC">
                            <w:pPr>
                              <w:pStyle w:val="Caption"/>
                            </w:pPr>
                            <w:r>
                              <w:t>Figure 3: Most Common Smart Home Devices Shared with People Outside of Home</w:t>
                            </w:r>
                          </w:p>
                          <w:p w14:paraId="27AF4A1F" w14:textId="77777777" w:rsidR="002068B1" w:rsidRDefault="002068B1" w:rsidP="00EC3E16">
                            <w:pPr>
                              <w:keepNext/>
                            </w:pPr>
                          </w:p>
                          <w:p w14:paraId="722DFA3B" w14:textId="365F0392" w:rsidR="002068B1" w:rsidRDefault="002068B1" w:rsidP="00EC3E16">
                            <w:pPr>
                              <w:keepNext/>
                            </w:pPr>
                            <w:r>
                              <w:rPr>
                                <w:noProof/>
                              </w:rPr>
                              <w:drawing>
                                <wp:inline distT="0" distB="0" distL="0" distR="0" wp14:anchorId="3E853C80" wp14:editId="186ECBE0">
                                  <wp:extent cx="3184988" cy="2486025"/>
                                  <wp:effectExtent l="0" t="0" r="3175" b="3175"/>
                                  <wp:docPr id="118" name="Chart 1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0328E2D" w14:textId="24FB3235" w:rsidR="002068B1" w:rsidRDefault="002068B1" w:rsidP="002E3EEC">
                            <w:pPr>
                              <w:pStyle w:val="Caption"/>
                            </w:pPr>
                            <w:r>
                              <w:t>Figure 4:</w:t>
                            </w:r>
                            <w:r w:rsidRPr="00A64204">
                              <w:t xml:space="preserve"> Relationship of respondent with people with whom they would share their smart home devices</w:t>
                            </w:r>
                          </w:p>
                          <w:p w14:paraId="0A5A0592" w14:textId="77777777" w:rsidR="002068B1" w:rsidRDefault="002068B1" w:rsidP="005E36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BED14C4" id="Text Box 11" o:spid="_x0000_s1032" type="#_x0000_t202" style="position:absolute;left:0;text-align:left;margin-left:-.65pt;margin-top:80.85pt;width:241.2pt;height:49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" fillcolor="white [3201]" stroked="f" strokeweight=".5pt">
                <v:textbox>
                  <w:txbxContent>
                    <w:p w14:paraId="2D9AE00E" w14:textId="77777777" w:rsidR="002068B1" w:rsidRDefault="002068B1" w:rsidP="002E3EEC">
                      <w:pPr>
                        <w:keepNext/>
                        <w:spacing w:after="0"/>
                      </w:pPr>
                      <w:r>
                        <w:t>.</w:t>
                      </w:r>
                      <w:r>
                        <w:rPr>
                          <w:noProof/>
                        </w:rPr>
                        <w:drawing>
                          <wp:inline distT="0" distB="0" distL="0" distR="0" wp14:anchorId="6B173BB4" wp14:editId="08CA34E2">
                            <wp:extent cx="3063240" cy="2550253"/>
                            <wp:effectExtent l="0" t="0" r="0" b="2540"/>
                            <wp:docPr id="117" name="Chart 1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99242BE" w14:textId="2DFC1913" w:rsidR="002068B1" w:rsidRDefault="002068B1" w:rsidP="002E3EEC">
                      <w:pPr>
                        <w:pStyle w:val="Caption"/>
                      </w:pPr>
                      <w:r>
                        <w:t>Figure 3: Most Common Smart Home Devices Shared with People Outside of Home</w:t>
                      </w:r>
                    </w:p>
                    <w:p w14:paraId="27AF4A1F" w14:textId="77777777" w:rsidR="002068B1" w:rsidRDefault="002068B1" w:rsidP="00EC3E16">
                      <w:pPr>
                        <w:keepNext/>
                      </w:pPr>
                    </w:p>
                    <w:p w14:paraId="722DFA3B" w14:textId="365F0392" w:rsidR="002068B1" w:rsidRDefault="002068B1" w:rsidP="00EC3E16">
                      <w:pPr>
                        <w:keepNext/>
                      </w:pPr>
                      <w:r>
                        <w:rPr>
                          <w:noProof/>
                        </w:rPr>
                        <w:drawing>
                          <wp:inline distT="0" distB="0" distL="0" distR="0" wp14:anchorId="3E853C80" wp14:editId="186ECBE0">
                            <wp:extent cx="3184988" cy="2486025"/>
                            <wp:effectExtent l="0" t="0" r="3175" b="3175"/>
                            <wp:docPr id="118" name="Chart 1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0328E2D" w14:textId="24FB3235" w:rsidR="002068B1" w:rsidRDefault="002068B1" w:rsidP="002E3EEC">
                      <w:pPr>
                        <w:pStyle w:val="Caption"/>
                      </w:pPr>
                      <w:r>
                        <w:t>Figure 4:</w:t>
                      </w:r>
                      <w:r w:rsidRPr="00A64204">
                        <w:t xml:space="preserve"> Relationship of respondent with people with whom they would share their smart home devices</w:t>
                      </w:r>
                    </w:p>
                    <w:p w14:paraId="0A5A0592" w14:textId="77777777" w:rsidR="002068B1" w:rsidRDefault="002068B1" w:rsidP="005E3675"/>
                  </w:txbxContent>
                </v:textbox>
                <w10:wrap type="topAndBottom" anchory="page"/>
              </v:shape>
            </w:pict>
          </mc:Fallback>
        </mc:AlternateContent>
      </w:r>
      <w:r w:rsidR="00785E84">
        <w:rPr>
          <w:noProof/>
        </w:rPr>
        <mc:AlternateContent>
          <mc:Choice Requires="wps">
            <w:drawing>
              <wp:anchor distT="0" distB="0" distL="114300" distR="114300" simplePos="0" relativeHeight="251663360" behindDoc="0" locked="0" layoutInCell="1" allowOverlap="1" wp14:anchorId="31333AEC" wp14:editId="2138EBB4">
                <wp:simplePos x="0" y="0"/>
                <wp:positionH relativeFrom="column">
                  <wp:posOffset>3173095</wp:posOffset>
                </wp:positionH>
                <wp:positionV relativeFrom="page">
                  <wp:posOffset>746125</wp:posOffset>
                </wp:positionV>
                <wp:extent cx="3371215" cy="3867150"/>
                <wp:effectExtent l="0" t="0" r="0" b="6350"/>
                <wp:wrapTopAndBottom/>
                <wp:docPr id="14" name="Text Box 14"/>
                <wp:cNvGraphicFramePr/>
                <a:graphic xmlns:a="http://schemas.openxmlformats.org/drawingml/2006/main">
                  <a:graphicData uri="http://schemas.microsoft.com/office/word/2010/wordprocessingShape">
                    <wps:wsp>
                      <wps:cNvSpPr txBox="1"/>
                      <wps:spPr>
                        <a:xfrm>
                          <a:off x="0" y="0"/>
                          <a:ext cx="3371215" cy="3867150"/>
                        </a:xfrm>
                        <a:prstGeom prst="rect">
                          <a:avLst/>
                        </a:prstGeom>
                        <a:solidFill>
                          <a:schemeClr val="lt1"/>
                        </a:solidFill>
                        <a:ln w="6350">
                          <a:noFill/>
                        </a:ln>
                      </wps:spPr>
                      <wps:txbx>
                        <w:txbxContent>
                          <w:p w14:paraId="2F3D2ACD" w14:textId="77777777" w:rsidR="002068B1" w:rsidRDefault="002068B1" w:rsidP="007C0F32">
                            <w:pPr>
                              <w:keepNext/>
                            </w:pPr>
                            <w:r>
                              <w:rPr>
                                <w:noProof/>
                              </w:rPr>
                              <w:drawing>
                                <wp:inline distT="0" distB="0" distL="0" distR="0" wp14:anchorId="780D57ED" wp14:editId="1C30283B">
                                  <wp:extent cx="3275965" cy="3330429"/>
                                  <wp:effectExtent l="0" t="0" r="635" b="0"/>
                                  <wp:docPr id="116" name="Chart 1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89FB3F1" w14:textId="58E4DA29" w:rsidR="002068B1" w:rsidRDefault="002068B1" w:rsidP="002E3EEC">
                            <w:pPr>
                              <w:pStyle w:val="Caption"/>
                            </w:pPr>
                            <w:r>
                              <w:t xml:space="preserve">Figure 5: </w:t>
                            </w:r>
                            <w:r w:rsidRPr="00BD1B88">
                              <w:t>Place of primary residence of people with whom respondents would share their smart home devices</w:t>
                            </w:r>
                          </w:p>
                          <w:p w14:paraId="26673B7B" w14:textId="146CDBE9" w:rsidR="002068B1" w:rsidRDefault="002068B1" w:rsidP="0070567E"/>
                          <w:p w14:paraId="373EC9A5" w14:textId="77777777" w:rsidR="002068B1" w:rsidRDefault="002068B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33AEC" id="Text Box 14" o:spid="_x0000_s1033" type="#_x0000_t202" style="position:absolute;left:0;text-align:left;margin-left:249.85pt;margin-top:58.75pt;width:265.45pt;height:30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" fillcolor="white [3201]" stroked="f" strokeweight=".5pt">
                <v:textbox>
                  <w:txbxContent>
                    <w:p w14:paraId="2F3D2ACD" w14:textId="77777777" w:rsidR="002068B1" w:rsidRDefault="002068B1" w:rsidP="007C0F32">
                      <w:pPr>
                        <w:keepNext/>
                      </w:pPr>
                      <w:r>
                        <w:rPr>
                          <w:noProof/>
                        </w:rPr>
                        <w:drawing>
                          <wp:inline distT="0" distB="0" distL="0" distR="0" wp14:anchorId="780D57ED" wp14:editId="1C30283B">
                            <wp:extent cx="3275965" cy="3330429"/>
                            <wp:effectExtent l="0" t="0" r="635" b="0"/>
                            <wp:docPr id="116" name="Chart 1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89FB3F1" w14:textId="58E4DA29" w:rsidR="002068B1" w:rsidRDefault="002068B1" w:rsidP="002E3EEC">
                      <w:pPr>
                        <w:pStyle w:val="Caption"/>
                      </w:pPr>
                      <w:r>
                        <w:t xml:space="preserve">Figure 5: </w:t>
                      </w:r>
                      <w:r w:rsidRPr="00BD1B88">
                        <w:t>Place of primary residence of people with whom respondents would share their smart home devices</w:t>
                      </w:r>
                    </w:p>
                    <w:p w14:paraId="26673B7B" w14:textId="146CDBE9" w:rsidR="002068B1" w:rsidRDefault="002068B1" w:rsidP="0070567E"/>
                    <w:p w14:paraId="373EC9A5" w14:textId="77777777" w:rsidR="002068B1" w:rsidRDefault="002068B1"/>
                  </w:txbxContent>
                </v:textbox>
                <w10:wrap type="topAndBottom" anchory="page"/>
              </v:shape>
            </w:pict>
          </mc:Fallback>
        </mc:AlternateContent>
      </w:r>
      <w:r w:rsidR="00F21A31">
        <w:t xml:space="preserve"> </w:t>
      </w:r>
    </w:p>
    <w:p w14:paraId="22EF215C" w14:textId="73262475" w:rsidR="00C24F04" w:rsidRPr="00F21A31" w:rsidRDefault="00C24F04" w:rsidP="00A00B8B">
      <w:pPr>
        <w:spacing w:after="0"/>
        <w:rPr>
          <w:rFonts w:ascii="Arial" w:hAnsi="Arial"/>
          <w:b/>
          <w:kern w:val="32"/>
          <w:sz w:val="18"/>
        </w:rPr>
      </w:pPr>
      <w:r w:rsidRPr="00F21A31">
        <w:rPr>
          <w:rFonts w:ascii="Arial" w:hAnsi="Arial"/>
          <w:b/>
          <w:kern w:val="32"/>
          <w:sz w:val="18"/>
        </w:rPr>
        <w:t>People</w:t>
      </w:r>
      <w:r w:rsidR="00F21A31" w:rsidRPr="00F21A31">
        <w:rPr>
          <w:rFonts w:ascii="Arial" w:hAnsi="Arial"/>
          <w:b/>
          <w:kern w:val="32"/>
          <w:sz w:val="18"/>
        </w:rPr>
        <w:t xml:space="preserve"> </w:t>
      </w:r>
      <w:r w:rsidR="00B9660B">
        <w:rPr>
          <w:rFonts w:ascii="Arial" w:hAnsi="Arial"/>
          <w:b/>
          <w:kern w:val="32"/>
          <w:sz w:val="18"/>
        </w:rPr>
        <w:t>with Whom Participants Were Willing to</w:t>
      </w:r>
      <w:r w:rsidR="00F21A31" w:rsidRPr="00F21A31">
        <w:rPr>
          <w:rFonts w:ascii="Arial" w:hAnsi="Arial"/>
          <w:b/>
          <w:kern w:val="32"/>
          <w:sz w:val="18"/>
        </w:rPr>
        <w:t xml:space="preserve"> Share</w:t>
      </w:r>
      <w:r w:rsidR="00B9660B">
        <w:rPr>
          <w:rFonts w:ascii="Arial" w:hAnsi="Arial"/>
          <w:b/>
          <w:kern w:val="32"/>
          <w:sz w:val="18"/>
        </w:rPr>
        <w:t xml:space="preserve"> Their</w:t>
      </w:r>
      <w:r w:rsidR="00F21A31" w:rsidRPr="00F21A31">
        <w:rPr>
          <w:rFonts w:ascii="Arial" w:hAnsi="Arial"/>
          <w:b/>
          <w:kern w:val="32"/>
          <w:sz w:val="18"/>
        </w:rPr>
        <w:t xml:space="preserve"> Smart Home Devices</w:t>
      </w:r>
    </w:p>
    <w:p w14:paraId="7A5DE518" w14:textId="5E85C581" w:rsidR="00321CA6" w:rsidRDefault="00830C4D" w:rsidP="00A00B8B">
      <w:pPr>
        <w:spacing w:after="0"/>
      </w:pPr>
      <w:r>
        <w:t xml:space="preserve">The survey asked the participants to list up to five people who live outside of their home with whom they would like to share their smart home devices. </w:t>
      </w:r>
      <w:r w:rsidR="00CB5D93">
        <w:t>33.3% of respondents indicated that they would share their smart home devices with at least one person</w:t>
      </w:r>
      <w:r>
        <w:t>.</w:t>
      </w:r>
      <w:r w:rsidR="00A00B8B">
        <w:t xml:space="preserve"> Most people who were willing to share their smart home devices outside of their home wanted to do so with their family (40%) and friends (21%). Others wanted to share with a partner or spouse who lived outside the home (15%), co-worker (12%), and acquaintance (12%). The relationship of respondent with people with whom they would share their smart home devices is shown in Fig</w:t>
      </w:r>
      <w:r w:rsidR="002E3EEC">
        <w:t>ure</w:t>
      </w:r>
      <w:r w:rsidR="00A00B8B">
        <w:t xml:space="preserve"> </w:t>
      </w:r>
      <w:r w:rsidR="002D1FCF">
        <w:t>5</w:t>
      </w:r>
      <w:r w:rsidR="00A00B8B">
        <w:t xml:space="preserve">. </w:t>
      </w:r>
    </w:p>
    <w:p w14:paraId="10328A36" w14:textId="71D1778F" w:rsidR="00A00B8B" w:rsidRDefault="00A00B8B" w:rsidP="00A00B8B">
      <w:pPr>
        <w:spacing w:after="0"/>
      </w:pPr>
    </w:p>
    <w:p w14:paraId="16349FF3" w14:textId="6F882643" w:rsidR="00980E41" w:rsidRDefault="00321CA6" w:rsidP="00980E41">
      <w:pPr>
        <w:spacing w:after="0"/>
      </w:pPr>
      <w:r>
        <w:t>The most common place of residence of the people with whom the respondents wanted to share their smart home devices was their home,</w:t>
      </w:r>
      <w:r w:rsidR="00785F57">
        <w:t xml:space="preserve"> however this data was discarded as we wer</w:t>
      </w:r>
      <w:bookmarkStart w:id="11" w:name="_GoBack"/>
      <w:bookmarkEnd w:id="11"/>
      <w:r w:rsidR="00785F57">
        <w:t>e only interested in sharing outside of home.</w:t>
      </w:r>
      <w:r>
        <w:t xml:space="preserve"> </w:t>
      </w:r>
      <w:r w:rsidR="00785F57">
        <w:t>The “in my house”</w:t>
      </w:r>
      <w:r w:rsidR="006A67CF">
        <w:t xml:space="preserve"> option</w:t>
      </w:r>
      <w:r w:rsidR="00785F57">
        <w:t xml:space="preserve"> served </w:t>
      </w:r>
      <w:r w:rsidR="006A67CF">
        <w:t>its</w:t>
      </w:r>
      <w:r w:rsidR="00785F57">
        <w:t xml:space="preserve"> purpose</w:t>
      </w:r>
      <w:r w:rsidR="006A67CF">
        <w:t xml:space="preserve"> by allowing us to filter poor quality data </w:t>
      </w:r>
      <w:r w:rsidR="00CB1674">
        <w:t>by</w:t>
      </w:r>
      <w:r w:rsidR="006A67CF">
        <w:t xml:space="preserve"> act</w:t>
      </w:r>
      <w:r w:rsidR="00CB1674">
        <w:t>ing</w:t>
      </w:r>
      <w:r w:rsidR="006A67CF">
        <w:t xml:space="preserve"> as an attention quality check. It also indicates that most common sharing of smart home devices is within the home. Outside the home, t</w:t>
      </w:r>
      <w:r w:rsidR="00785F57">
        <w:t xml:space="preserve">he most common place of residence of the people with whom the respondents wanted to share their smart home devices was </w:t>
      </w:r>
      <w:r w:rsidR="006A67CF">
        <w:t>“</w:t>
      </w:r>
      <w:r>
        <w:t>in their country but outside of their state</w:t>
      </w:r>
      <w:r w:rsidR="006A67CF">
        <w:t>”</w:t>
      </w:r>
      <w:r w:rsidR="00785F57">
        <w:t>,</w:t>
      </w:r>
      <w:r>
        <w:t xml:space="preserve"> </w:t>
      </w:r>
      <w:r w:rsidR="00785F57">
        <w:t xml:space="preserve">followed by </w:t>
      </w:r>
      <w:r w:rsidR="006A67CF">
        <w:t>“</w:t>
      </w:r>
      <w:r>
        <w:t>in their town but not in their neighborhood</w:t>
      </w:r>
      <w:r w:rsidR="006A67CF">
        <w:t>”.</w:t>
      </w:r>
      <w:r>
        <w:t xml:space="preserve"> Fig</w:t>
      </w:r>
      <w:r w:rsidR="002E3EEC">
        <w:t>ure</w:t>
      </w:r>
      <w:r>
        <w:t xml:space="preserve"> </w:t>
      </w:r>
      <w:r w:rsidR="002D1FCF">
        <w:t>5</w:t>
      </w:r>
      <w:r>
        <w:t xml:space="preserve"> shows </w:t>
      </w:r>
      <w:r>
        <w:lastRenderedPageBreak/>
        <w:t>the Place of primary residence of people with whom respondents would share their smart home devices.</w:t>
      </w:r>
      <w:r w:rsidR="00895AEA">
        <w:t xml:space="preserve"> </w:t>
      </w:r>
    </w:p>
    <w:p w14:paraId="5530D9F7" w14:textId="77777777" w:rsidR="001D62BE" w:rsidRDefault="001D62BE" w:rsidP="00980E41">
      <w:pPr>
        <w:spacing w:after="0"/>
      </w:pPr>
    </w:p>
    <w:p w14:paraId="5D4322B3" w14:textId="21297221" w:rsidR="00EF77EB" w:rsidRDefault="00895AEA" w:rsidP="00EF77EB">
      <w:pPr>
        <w:spacing w:after="0"/>
        <w:rPr>
          <w:rFonts w:ascii="Arial" w:hAnsi="Arial"/>
          <w:b/>
          <w:kern w:val="32"/>
          <w:sz w:val="18"/>
        </w:rPr>
      </w:pPr>
      <w:r w:rsidRPr="00425028">
        <w:rPr>
          <w:rFonts w:ascii="Arial" w:hAnsi="Arial"/>
          <w:b/>
          <w:kern w:val="32"/>
          <w:sz w:val="18"/>
        </w:rPr>
        <w:t>Reason</w:t>
      </w:r>
      <w:r w:rsidR="00637EBF">
        <w:rPr>
          <w:rFonts w:ascii="Arial" w:hAnsi="Arial"/>
          <w:b/>
          <w:kern w:val="32"/>
          <w:sz w:val="18"/>
        </w:rPr>
        <w:t>s</w:t>
      </w:r>
      <w:r w:rsidRPr="00425028">
        <w:rPr>
          <w:rFonts w:ascii="Arial" w:hAnsi="Arial"/>
          <w:b/>
          <w:kern w:val="32"/>
          <w:sz w:val="18"/>
        </w:rPr>
        <w:t xml:space="preserve"> for </w:t>
      </w:r>
      <w:r w:rsidR="00A53D0A">
        <w:rPr>
          <w:rFonts w:ascii="Arial" w:hAnsi="Arial"/>
          <w:b/>
          <w:kern w:val="32"/>
          <w:sz w:val="18"/>
        </w:rPr>
        <w:t>S</w:t>
      </w:r>
      <w:r w:rsidRPr="00425028">
        <w:rPr>
          <w:rFonts w:ascii="Arial" w:hAnsi="Arial"/>
          <w:b/>
          <w:kern w:val="32"/>
          <w:sz w:val="18"/>
        </w:rPr>
        <w:t>haring</w:t>
      </w:r>
      <w:r w:rsidR="00785E84">
        <w:rPr>
          <w:rFonts w:ascii="Arial" w:hAnsi="Arial"/>
          <w:b/>
          <w:kern w:val="32"/>
          <w:sz w:val="18"/>
        </w:rPr>
        <w:t xml:space="preserve"> Smart Home Devices with People </w:t>
      </w:r>
      <w:r w:rsidR="00785E84" w:rsidRPr="00F21A31">
        <w:rPr>
          <w:rFonts w:ascii="Arial" w:hAnsi="Arial"/>
          <w:b/>
          <w:kern w:val="32"/>
          <w:sz w:val="18"/>
        </w:rPr>
        <w:t>Outside of</w:t>
      </w:r>
      <w:r w:rsidR="00785E84">
        <w:rPr>
          <w:rFonts w:ascii="Arial" w:hAnsi="Arial"/>
          <w:b/>
          <w:kern w:val="32"/>
          <w:sz w:val="18"/>
        </w:rPr>
        <w:t xml:space="preserve"> </w:t>
      </w:r>
      <w:r w:rsidR="00785E84" w:rsidRPr="00F21A31">
        <w:rPr>
          <w:rFonts w:ascii="Arial" w:hAnsi="Arial"/>
          <w:b/>
          <w:kern w:val="32"/>
          <w:sz w:val="18"/>
        </w:rPr>
        <w:t>Home</w:t>
      </w:r>
    </w:p>
    <w:p w14:paraId="00AE3EED" w14:textId="3F87F15C" w:rsidR="0043201E" w:rsidRPr="00EF77EB" w:rsidRDefault="0043201E" w:rsidP="0043201E">
      <w:pPr>
        <w:rPr>
          <w:rFonts w:ascii="Arial" w:hAnsi="Arial"/>
          <w:b/>
          <w:kern w:val="32"/>
          <w:sz w:val="18"/>
        </w:rPr>
      </w:pPr>
      <w:r>
        <w:t>The participants provided various reasons for sharing their smart home devices with people outside of their home. The most common theme was allowing access to the home for emergency situations and monitoring the home when they are not home. One reason was taking care of the pets when their owners are not home. This often involved sharing of smart locks. Many people wanted to share their smart home IoT devices for security reasons in case of an emergency:</w:t>
      </w:r>
    </w:p>
    <w:p w14:paraId="37B0C0CC" w14:textId="3B05EDA8" w:rsidR="0043201E" w:rsidRDefault="00785F57" w:rsidP="0043201E">
      <w:pPr>
        <w:rPr>
          <w:i/>
        </w:rPr>
      </w:pPr>
      <w:r>
        <w:rPr>
          <w:i/>
        </w:rPr>
        <w:t xml:space="preserve">P1: </w:t>
      </w:r>
      <w:r w:rsidR="0043201E" w:rsidRPr="007A3BCE">
        <w:rPr>
          <w:i/>
        </w:rPr>
        <w:t>“Access to the house and know if someone breaks in.”</w:t>
      </w:r>
    </w:p>
    <w:p w14:paraId="12E11C84" w14:textId="77777777" w:rsidR="0043201E" w:rsidRDefault="0043201E" w:rsidP="0043201E">
      <w:r>
        <w:t>When giving their rationale for sharing, a number of participants made references to their pets:</w:t>
      </w:r>
    </w:p>
    <w:p w14:paraId="610FC10D" w14:textId="7416D3B9" w:rsidR="0043201E" w:rsidRPr="004504E1" w:rsidRDefault="00785F57" w:rsidP="0043201E">
      <w:pPr>
        <w:rPr>
          <w:i/>
        </w:rPr>
      </w:pPr>
      <w:r>
        <w:rPr>
          <w:i/>
        </w:rPr>
        <w:t xml:space="preserve">P2: </w:t>
      </w:r>
      <w:r w:rsidR="0043201E" w:rsidRPr="004504E1">
        <w:rPr>
          <w:i/>
        </w:rPr>
        <w:t>“If our house was on fire, I would hope someone would try to save our dog.”</w:t>
      </w:r>
    </w:p>
    <w:p w14:paraId="346E0C68" w14:textId="1C4ED69B" w:rsidR="0043201E" w:rsidRDefault="0043201E" w:rsidP="0043201E">
      <w:r>
        <w:t>Some people said that they would just share their data for entertainment purposes. One person wanted to share subscriptions to online streaming services to save money.</w:t>
      </w:r>
    </w:p>
    <w:p w14:paraId="7CDEAED8" w14:textId="133B149D" w:rsidR="0043201E" w:rsidRPr="007A3BCE" w:rsidRDefault="00785F57" w:rsidP="0043201E">
      <w:pPr>
        <w:rPr>
          <w:i/>
        </w:rPr>
      </w:pPr>
      <w:r>
        <w:rPr>
          <w:i/>
        </w:rPr>
        <w:t xml:space="preserve">P3: </w:t>
      </w:r>
      <w:r w:rsidR="0043201E" w:rsidRPr="007A3BCE">
        <w:rPr>
          <w:i/>
        </w:rPr>
        <w:t>“If I don't have cable, I can watch TV without having to pay a bill or we can split the bill. I can share with her music through the smart speaker.”</w:t>
      </w:r>
    </w:p>
    <w:p w14:paraId="05E69619" w14:textId="77777777" w:rsidR="0043201E" w:rsidRDefault="0043201E" w:rsidP="0043201E">
      <w:r>
        <w:t>The sharing of smart cameras was always data sharing rather than remote control. People wanted to share access to their cameras to trusted family and friends so that they can watch over their homes when they can’t themselves. One person provided the following reason for sharing her camera with a family member who lived out of her state.</w:t>
      </w:r>
    </w:p>
    <w:p w14:paraId="7A18F9D8" w14:textId="0AE05EF9" w:rsidR="0043201E" w:rsidRPr="007A3BCE" w:rsidRDefault="00785F57" w:rsidP="0043201E">
      <w:pPr>
        <w:rPr>
          <w:i/>
        </w:rPr>
      </w:pPr>
      <w:r>
        <w:rPr>
          <w:i/>
        </w:rPr>
        <w:t xml:space="preserve">P4: </w:t>
      </w:r>
      <w:r w:rsidR="0043201E" w:rsidRPr="007A3BCE">
        <w:rPr>
          <w:i/>
        </w:rPr>
        <w:t>“So that she can access my camera time to time and ensure my house is safe even when I am there or not.”</w:t>
      </w:r>
    </w:p>
    <w:p w14:paraId="2B35DF96" w14:textId="6C591A97" w:rsidR="0043201E" w:rsidRDefault="0043201E" w:rsidP="0043201E">
      <w:r>
        <w:t>She justified sharing her smart doorbell with her family member who lived out of state as follows:</w:t>
      </w:r>
    </w:p>
    <w:p w14:paraId="4CCF4ABE" w14:textId="4ED00232" w:rsidR="0043201E" w:rsidRPr="007A3BCE" w:rsidRDefault="00785F57" w:rsidP="0043201E">
      <w:pPr>
        <w:rPr>
          <w:i/>
        </w:rPr>
      </w:pPr>
      <w:r>
        <w:rPr>
          <w:i/>
        </w:rPr>
        <w:t xml:space="preserve">P4: </w:t>
      </w:r>
      <w:r w:rsidR="0043201E" w:rsidRPr="007A3BCE">
        <w:rPr>
          <w:i/>
        </w:rPr>
        <w:t>“For the safety purposes. She can inform me if someone is at my door when I am out for a vacation. I can then act accordingly.”</w:t>
      </w:r>
    </w:p>
    <w:p w14:paraId="2821D70A" w14:textId="686122C1" w:rsidR="0043201E" w:rsidRDefault="0043201E" w:rsidP="0043201E">
      <w:r w:rsidRPr="00522FC3">
        <w:t xml:space="preserve">In terms of reciprocal sharing, </w:t>
      </w:r>
      <w:r>
        <w:t>most people preferred to share their smart camera, security system and locks with family members and friends to allow them to access their home for emergencies when they are not home and to monitor and take care of their home and pets.</w:t>
      </w:r>
    </w:p>
    <w:p w14:paraId="717F2352" w14:textId="0A1AE9D3" w:rsidR="00B9660B" w:rsidRPr="00B9660B" w:rsidRDefault="00785F57" w:rsidP="00B9660B">
      <w:pPr>
        <w:spacing w:after="0"/>
        <w:rPr>
          <w:i/>
        </w:rPr>
      </w:pPr>
      <w:r>
        <w:rPr>
          <w:i/>
        </w:rPr>
        <w:t xml:space="preserve">P4: </w:t>
      </w:r>
      <w:r w:rsidR="00B9660B" w:rsidRPr="00B9660B">
        <w:rPr>
          <w:i/>
        </w:rPr>
        <w:t>“I can inform her if someone breaks in her house and can act accordingly.”</w:t>
      </w:r>
    </w:p>
    <w:p w14:paraId="4E047D4D" w14:textId="1D47C0D3" w:rsidR="0043201E" w:rsidRDefault="0043201E" w:rsidP="005B63E4">
      <w:pPr>
        <w:spacing w:after="0"/>
      </w:pPr>
    </w:p>
    <w:p w14:paraId="4897BDAE" w14:textId="4E6069B8" w:rsidR="0043201E" w:rsidRDefault="0043201E" w:rsidP="0043201E">
      <w:pPr>
        <w:spacing w:after="0"/>
        <w:rPr>
          <w:rFonts w:ascii="Arial" w:hAnsi="Arial"/>
          <w:b/>
          <w:kern w:val="32"/>
          <w:sz w:val="18"/>
        </w:rPr>
      </w:pPr>
      <w:r w:rsidRPr="00637EBF">
        <w:rPr>
          <w:rFonts w:ascii="Arial" w:hAnsi="Arial"/>
          <w:b/>
          <w:kern w:val="32"/>
          <w:sz w:val="18"/>
        </w:rPr>
        <w:t xml:space="preserve">Reason for </w:t>
      </w:r>
      <w:r>
        <w:rPr>
          <w:rFonts w:ascii="Arial" w:hAnsi="Arial"/>
          <w:b/>
          <w:kern w:val="32"/>
          <w:sz w:val="18"/>
        </w:rPr>
        <w:t>N</w:t>
      </w:r>
      <w:r w:rsidRPr="00637EBF">
        <w:rPr>
          <w:rFonts w:ascii="Arial" w:hAnsi="Arial"/>
          <w:b/>
          <w:kern w:val="32"/>
          <w:sz w:val="18"/>
        </w:rPr>
        <w:t xml:space="preserve">ot </w:t>
      </w:r>
      <w:r>
        <w:rPr>
          <w:rFonts w:ascii="Arial" w:hAnsi="Arial"/>
          <w:b/>
          <w:kern w:val="32"/>
          <w:sz w:val="18"/>
        </w:rPr>
        <w:t>S</w:t>
      </w:r>
      <w:r w:rsidRPr="00637EBF">
        <w:rPr>
          <w:rFonts w:ascii="Arial" w:hAnsi="Arial"/>
          <w:b/>
          <w:kern w:val="32"/>
          <w:sz w:val="18"/>
        </w:rPr>
        <w:t>haring</w:t>
      </w:r>
      <w:r w:rsidR="00785E84">
        <w:rPr>
          <w:rFonts w:ascii="Arial" w:hAnsi="Arial"/>
          <w:b/>
          <w:kern w:val="32"/>
          <w:sz w:val="18"/>
        </w:rPr>
        <w:t xml:space="preserve"> Smart Home Devices with People </w:t>
      </w:r>
      <w:r w:rsidR="00785E84" w:rsidRPr="00F21A31">
        <w:rPr>
          <w:rFonts w:ascii="Arial" w:hAnsi="Arial"/>
          <w:b/>
          <w:kern w:val="32"/>
          <w:sz w:val="18"/>
        </w:rPr>
        <w:t>Outside of</w:t>
      </w:r>
      <w:r w:rsidR="00785E84">
        <w:rPr>
          <w:rFonts w:ascii="Arial" w:hAnsi="Arial"/>
          <w:b/>
          <w:kern w:val="32"/>
          <w:sz w:val="18"/>
        </w:rPr>
        <w:t xml:space="preserve"> </w:t>
      </w:r>
      <w:r w:rsidR="00785E84" w:rsidRPr="00F21A31">
        <w:rPr>
          <w:rFonts w:ascii="Arial" w:hAnsi="Arial"/>
          <w:b/>
          <w:kern w:val="32"/>
          <w:sz w:val="18"/>
        </w:rPr>
        <w:t>Home</w:t>
      </w:r>
    </w:p>
    <w:p w14:paraId="50552CB6" w14:textId="1C919298" w:rsidR="00C24F04" w:rsidRDefault="00C24F04" w:rsidP="00C24F04">
      <w:r>
        <w:t>Five people indicated they would not share their smart home devices with anyone outside of their home. Two persons who owned more than 15 smart home devices did not want to share his devices with anyone outside of their home felt no need to share the devices. One of them stated:</w:t>
      </w:r>
    </w:p>
    <w:p w14:paraId="6EA1240C" w14:textId="4E67E8C4" w:rsidR="00C24F04" w:rsidRPr="004504E1" w:rsidRDefault="00785F57" w:rsidP="00C24F04">
      <w:pPr>
        <w:rPr>
          <w:i/>
        </w:rPr>
      </w:pPr>
      <w:r>
        <w:rPr>
          <w:i/>
        </w:rPr>
        <w:t xml:space="preserve">P5: </w:t>
      </w:r>
      <w:r w:rsidR="00C24F04" w:rsidRPr="004504E1">
        <w:rPr>
          <w:i/>
        </w:rPr>
        <w:t>“Currently I do not have anyone needing remote access other than immediate family at the moment and people that watch my house do not need remote access at the moment, they can access via codes on the devices on site. Also, we do not leave the home often enough to worry too much.”</w:t>
      </w:r>
    </w:p>
    <w:p w14:paraId="36F0C9B6" w14:textId="77777777" w:rsidR="00C24F04" w:rsidRDefault="00C24F04" w:rsidP="00C24F04">
      <w:r>
        <w:t>Another person said he would only share devices with people who don’t live in his house when they are visiting:</w:t>
      </w:r>
    </w:p>
    <w:p w14:paraId="4E770D94" w14:textId="6B143BB0" w:rsidR="00C24F04" w:rsidRPr="004504E1" w:rsidRDefault="00785F57" w:rsidP="00C24F04">
      <w:pPr>
        <w:rPr>
          <w:i/>
        </w:rPr>
      </w:pPr>
      <w:r>
        <w:rPr>
          <w:i/>
        </w:rPr>
        <w:t xml:space="preserve">P6: </w:t>
      </w:r>
      <w:r w:rsidR="00C24F04" w:rsidRPr="004504E1">
        <w:rPr>
          <w:i/>
        </w:rPr>
        <w:t>“The only time I would likely share access to my smart home devices with people who do not live in my house will be when they are visiting for a prolonged period of time. For example, if I have a guest staying over, I will provide access to their lights, fan and smart speaker in the guest bedroom. Of course, anybody staying over will physically have access to almost all of my smart home devices like lights, thermostat, smart TV and robot vacuum. They can issue voice commands to control most devices when they are in home, but that does not mean they will be getting their own account or login.”</w:t>
      </w:r>
    </w:p>
    <w:p w14:paraId="4850C506" w14:textId="7FA74B4C" w:rsidR="00C24F04" w:rsidRDefault="00707674" w:rsidP="00C24F04">
      <w:r>
        <w:t>O</w:t>
      </w:r>
      <w:r w:rsidR="00C24F04">
        <w:t>ther participants were primarily concerned about privacy and security breaches, even from the device manufacturers themselves:</w:t>
      </w:r>
    </w:p>
    <w:p w14:paraId="5DA36459" w14:textId="6468D7F9" w:rsidR="00C24F04" w:rsidRDefault="00785F57" w:rsidP="00C24F04">
      <w:pPr>
        <w:rPr>
          <w:i/>
        </w:rPr>
      </w:pPr>
      <w:r>
        <w:rPr>
          <w:i/>
        </w:rPr>
        <w:t xml:space="preserve">P7: </w:t>
      </w:r>
      <w:r w:rsidR="00C24F04" w:rsidRPr="004504E1">
        <w:rPr>
          <w:i/>
        </w:rPr>
        <w:t>“I don’t want anyone spying on me; I especially don’t want Amazon or the government spying on me!”</w:t>
      </w:r>
    </w:p>
    <w:p w14:paraId="668A3A10" w14:textId="77777777" w:rsidR="005B63E4" w:rsidRDefault="005B63E4" w:rsidP="005B63E4">
      <w:pPr>
        <w:spacing w:after="0"/>
      </w:pPr>
    </w:p>
    <w:p w14:paraId="748EE458" w14:textId="44F79914" w:rsidR="00843273" w:rsidRDefault="00843273" w:rsidP="005B63E4">
      <w:pPr>
        <w:pStyle w:val="Heading1"/>
        <w:spacing w:before="0"/>
      </w:pPr>
      <w:r>
        <w:t>Discussion</w:t>
      </w:r>
    </w:p>
    <w:p w14:paraId="34B91A24" w14:textId="3C2CAD19" w:rsidR="00DF50B1" w:rsidRDefault="00B31403" w:rsidP="00DF50B1">
      <w:pPr>
        <w:spacing w:after="0"/>
      </w:pPr>
      <w:r>
        <w:t>In this section</w:t>
      </w:r>
      <w:r w:rsidRPr="009F2933">
        <w:t xml:space="preserve">, we discuss </w:t>
      </w:r>
      <w:r>
        <w:t>design implications that evolved from the study</w:t>
      </w:r>
      <w:r w:rsidRPr="009F2933">
        <w:t>. At the end, we provide limitations of our work and point out future direction of this research.</w:t>
      </w:r>
      <w:r w:rsidR="00DF50B1" w:rsidRPr="00DF50B1">
        <w:t xml:space="preserve"> </w:t>
      </w:r>
    </w:p>
    <w:p w14:paraId="70336087" w14:textId="77777777" w:rsidR="00DF50B1" w:rsidRDefault="00DF50B1" w:rsidP="00EF77EB">
      <w:pPr>
        <w:spacing w:after="0"/>
      </w:pPr>
    </w:p>
    <w:p w14:paraId="194DEA58" w14:textId="6F782BC0" w:rsidR="00830BB0" w:rsidRPr="00830BB0" w:rsidRDefault="00D1068D" w:rsidP="00EF77EB">
      <w:pPr>
        <w:spacing w:after="0"/>
        <w:rPr>
          <w:rFonts w:ascii="Arial" w:hAnsi="Arial"/>
          <w:b/>
          <w:kern w:val="32"/>
          <w:sz w:val="18"/>
        </w:rPr>
      </w:pPr>
      <w:r>
        <w:rPr>
          <w:rFonts w:ascii="Arial" w:hAnsi="Arial"/>
          <w:b/>
          <w:kern w:val="32"/>
          <w:sz w:val="18"/>
        </w:rPr>
        <w:t xml:space="preserve">Relationships Matter </w:t>
      </w:r>
      <w:r w:rsidR="0015084C">
        <w:rPr>
          <w:rFonts w:ascii="Arial" w:hAnsi="Arial"/>
          <w:b/>
          <w:kern w:val="32"/>
          <w:sz w:val="18"/>
        </w:rPr>
        <w:t>M</w:t>
      </w:r>
      <w:r>
        <w:rPr>
          <w:rFonts w:ascii="Arial" w:hAnsi="Arial"/>
          <w:b/>
          <w:kern w:val="32"/>
          <w:sz w:val="18"/>
        </w:rPr>
        <w:t xml:space="preserve">ore </w:t>
      </w:r>
      <w:r w:rsidR="0015084C">
        <w:rPr>
          <w:rFonts w:ascii="Arial" w:hAnsi="Arial"/>
          <w:b/>
          <w:kern w:val="32"/>
          <w:sz w:val="18"/>
        </w:rPr>
        <w:t>T</w:t>
      </w:r>
      <w:r>
        <w:rPr>
          <w:rFonts w:ascii="Arial" w:hAnsi="Arial"/>
          <w:b/>
          <w:kern w:val="32"/>
          <w:sz w:val="18"/>
        </w:rPr>
        <w:t>han Distance</w:t>
      </w:r>
    </w:p>
    <w:p w14:paraId="26712EF1" w14:textId="77777777" w:rsidR="00DF50B1" w:rsidRDefault="00EF77EB" w:rsidP="00DF50B1">
      <w:pPr>
        <w:spacing w:after="0"/>
      </w:pPr>
      <w:r>
        <w:t xml:space="preserve">People wanted to share </w:t>
      </w:r>
      <w:r w:rsidR="0015084C">
        <w:t xml:space="preserve">their smart home devices </w:t>
      </w:r>
      <w:r>
        <w:t>with the people they trust</w:t>
      </w:r>
      <w:r w:rsidR="0015084C">
        <w:t>,</w:t>
      </w:r>
      <w:r>
        <w:t xml:space="preserve"> like their family and friends</w:t>
      </w:r>
      <w:r w:rsidR="0015084C">
        <w:t>,</w:t>
      </w:r>
      <w:r>
        <w:t xml:space="preserve"> regardless of the physical distance between them. </w:t>
      </w:r>
      <w:r w:rsidR="00D1068D">
        <w:t xml:space="preserve">Same was true for reciprocal sharing. </w:t>
      </w:r>
      <w:r w:rsidR="00AE1F59">
        <w:t>This suggests that s</w:t>
      </w:r>
      <w:r w:rsidR="00830BB0">
        <w:t>mart home user</w:t>
      </w:r>
      <w:r w:rsidR="0015084C">
        <w:t>s</w:t>
      </w:r>
      <w:r w:rsidR="00830BB0">
        <w:t xml:space="preserve"> </w:t>
      </w:r>
      <w:r w:rsidR="0015084C">
        <w:t>are</w:t>
      </w:r>
      <w:r w:rsidR="00830BB0">
        <w:t xml:space="preserve"> more </w:t>
      </w:r>
      <w:r w:rsidR="00F84D69">
        <w:t>likely</w:t>
      </w:r>
      <w:r w:rsidR="00830BB0">
        <w:t xml:space="preserve"> to share </w:t>
      </w:r>
      <w:r w:rsidR="0015084C">
        <w:t>their</w:t>
      </w:r>
      <w:r w:rsidR="00F84D69">
        <w:t xml:space="preserve"> devices with </w:t>
      </w:r>
      <w:r w:rsidR="00830BB0">
        <w:t>a family member</w:t>
      </w:r>
      <w:r w:rsidR="00AE1F59">
        <w:t xml:space="preserve"> or friend </w:t>
      </w:r>
      <w:r w:rsidR="00830BB0">
        <w:t>living out of state</w:t>
      </w:r>
      <w:r w:rsidR="00F84D69">
        <w:t xml:space="preserve"> than </w:t>
      </w:r>
      <w:r w:rsidR="00AE1F59">
        <w:t>their</w:t>
      </w:r>
      <w:r w:rsidR="00F84D69">
        <w:t xml:space="preserve"> next-door neighbor. </w:t>
      </w:r>
      <w:r w:rsidR="00AE1F59">
        <w:t xml:space="preserve">Thus, </w:t>
      </w:r>
      <w:r w:rsidR="00830BB0">
        <w:t xml:space="preserve">trust is </w:t>
      </w:r>
      <w:r w:rsidR="00AE1F59">
        <w:t>an</w:t>
      </w:r>
      <w:r w:rsidR="00830BB0">
        <w:t xml:space="preserve"> important factor affecting smart home users’ decision on sharing of their devices outside of their home. </w:t>
      </w:r>
      <w:r w:rsidR="00D1068D">
        <w:t xml:space="preserve"> </w:t>
      </w:r>
      <w:bookmarkStart w:id="12" w:name="_Toc520208555"/>
      <w:bookmarkStart w:id="13" w:name="_Toc519479681"/>
    </w:p>
    <w:p w14:paraId="504BA809" w14:textId="77777777" w:rsidR="00DF50B1" w:rsidRDefault="00DF50B1" w:rsidP="00DF50B1">
      <w:pPr>
        <w:spacing w:after="0"/>
      </w:pPr>
    </w:p>
    <w:p w14:paraId="0B1F133D" w14:textId="5F22ACCA" w:rsidR="00615B0F" w:rsidRPr="00DF50B1" w:rsidRDefault="00D1068D" w:rsidP="00DF50B1">
      <w:pPr>
        <w:spacing w:after="0"/>
        <w:rPr>
          <w:rFonts w:ascii="Arial" w:hAnsi="Arial"/>
          <w:b/>
          <w:kern w:val="32"/>
          <w:sz w:val="18"/>
        </w:rPr>
      </w:pPr>
      <w:r w:rsidRPr="00DF50B1">
        <w:rPr>
          <w:rFonts w:ascii="Arial" w:hAnsi="Arial"/>
          <w:b/>
          <w:kern w:val="32"/>
          <w:sz w:val="18"/>
        </w:rPr>
        <w:t>Recommendations</w:t>
      </w:r>
      <w:r w:rsidR="00615B0F" w:rsidRPr="00DF50B1">
        <w:rPr>
          <w:rFonts w:ascii="Arial" w:hAnsi="Arial"/>
          <w:b/>
          <w:kern w:val="32"/>
          <w:sz w:val="18"/>
        </w:rPr>
        <w:t xml:space="preserve"> for Design</w:t>
      </w:r>
      <w:bookmarkEnd w:id="12"/>
    </w:p>
    <w:p w14:paraId="12371029" w14:textId="5D8A64EA" w:rsidR="003B3BF1" w:rsidRPr="00D1068D" w:rsidRDefault="00615B0F" w:rsidP="00615B0F">
      <w:r>
        <w:t>We discuss the design implications from our user study in the sub-sections below.</w:t>
      </w:r>
    </w:p>
    <w:p w14:paraId="3B6C17DF" w14:textId="77777777" w:rsidR="003B3BF1" w:rsidRDefault="00EC6E4B" w:rsidP="003B3BF1">
      <w:pPr>
        <w:pStyle w:val="Heading3"/>
      </w:pPr>
      <w:r w:rsidRPr="003B3BF1">
        <w:t xml:space="preserve">Smart Home Security Devices Must Incorporate </w:t>
      </w:r>
      <w:r w:rsidR="003B3BF1" w:rsidRPr="003B3BF1">
        <w:t xml:space="preserve">Remote </w:t>
      </w:r>
      <w:r w:rsidRPr="003B3BF1">
        <w:t xml:space="preserve">Sharing </w:t>
      </w:r>
      <w:r w:rsidR="003B3BF1" w:rsidRPr="003B3BF1">
        <w:t>Feature</w:t>
      </w:r>
    </w:p>
    <w:p w14:paraId="57192225" w14:textId="4315D5F3" w:rsidR="003B3BF1" w:rsidRDefault="00D1068D" w:rsidP="00615B0F">
      <w:r>
        <w:t xml:space="preserve">We found that most people are willing to share their smart home devices like smart cameras and home security systems outside of their home to grant access to the house to their friends and family in case of an emergency and to watch over their property when they are not home. </w:t>
      </w:r>
      <w:r w:rsidR="003B3BF1" w:rsidRPr="003B3BF1">
        <w:t xml:space="preserve">Smart Home security systems must allow for such sharing. Additionally, it goes without saying that such sharing should be secured to the maximum extent employing </w:t>
      </w:r>
      <w:r w:rsidR="0015084C">
        <w:t>best</w:t>
      </w:r>
      <w:r w:rsidR="003B3BF1" w:rsidRPr="003B3BF1">
        <w:t xml:space="preserve"> encryption and authentication protocols due to the highly critical nature of these devices.</w:t>
      </w:r>
    </w:p>
    <w:p w14:paraId="7BCDE70F" w14:textId="5D25FBE7" w:rsidR="001D62BE" w:rsidRDefault="001D62BE" w:rsidP="001D62BE">
      <w:pPr>
        <w:pStyle w:val="Heading3"/>
      </w:pPr>
      <w:r w:rsidRPr="00F83D79">
        <w:lastRenderedPageBreak/>
        <w:t>Conditional Sharing Based on Presence in Home</w:t>
      </w:r>
    </w:p>
    <w:p w14:paraId="76A6A155" w14:textId="39C3DF32" w:rsidR="001D62BE" w:rsidRPr="001D62BE" w:rsidRDefault="001D62BE" w:rsidP="00615B0F">
      <w:r w:rsidRPr="001D62BE">
        <w:t>A common theme in sharing</w:t>
      </w:r>
      <w:r>
        <w:t xml:space="preserve"> involved action that the person with whom the devices the shared would perform when the device owner is not available. As such it would be useful to have systems that would allow conditional sharing based on factors like the presence of device owner in the home. Sharing security devices only when intended (like only when the device owner is not home), it would not only reduce the load on the person with whom the device is share but also increase the privacy of the device owner. For </w:t>
      </w:r>
      <w:r w:rsidR="00F83D79">
        <w:t>instance, consider</w:t>
      </w:r>
      <w:r>
        <w:t xml:space="preserve"> a smart camera</w:t>
      </w:r>
      <w:r w:rsidR="00F83D79">
        <w:t xml:space="preserve"> or doorbell</w:t>
      </w:r>
      <w:r>
        <w:t xml:space="preserve"> only sends notifications to a person outside of home when the device owner is not home or </w:t>
      </w:r>
      <w:r w:rsidR="00F83D79">
        <w:t>unavailable. This would ensure that the person with whom the device is shared only receives useful notifications and that the privacy of the person sharing the device is protected when he/she is home and available.</w:t>
      </w:r>
    </w:p>
    <w:p w14:paraId="77D055A6" w14:textId="77777777" w:rsidR="003B3BF1" w:rsidRDefault="00EC6E4B" w:rsidP="003B3BF1">
      <w:pPr>
        <w:pStyle w:val="Heading3"/>
      </w:pPr>
      <w:r w:rsidRPr="003B3BF1">
        <w:t>The Utility in Sharing Should be Made Visible</w:t>
      </w:r>
    </w:p>
    <w:p w14:paraId="34EBBFF8" w14:textId="561B3E02" w:rsidR="00EC6E4B" w:rsidRPr="003B3BF1" w:rsidRDefault="00EC6E4B" w:rsidP="00615B0F">
      <w:pPr>
        <w:rPr>
          <w:rFonts w:ascii="Arial" w:hAnsi="Arial"/>
          <w:i/>
          <w:kern w:val="32"/>
          <w:sz w:val="18"/>
        </w:rPr>
      </w:pPr>
      <w:r>
        <w:t xml:space="preserve">Two of the five people who indicated that they would not like to share anyone outside of their home said they saw no reason to do so. </w:t>
      </w:r>
      <w:r w:rsidR="0015084C">
        <w:t>While this is a valid argument for nonuse, it is also possible that they are not aware of some utility of sharing their devices outside of their home. Smart Home system designers who incorporate remote sharing features should make sure that the utility of sharing is either obvious or clearly presented to the user.</w:t>
      </w:r>
      <w:r>
        <w:t xml:space="preserve"> </w:t>
      </w:r>
      <w:r w:rsidR="00AE1F59">
        <w:t xml:space="preserve">If the sharing provides non-intuitive </w:t>
      </w:r>
      <w:r w:rsidR="00F83D79">
        <w:t xml:space="preserve">new </w:t>
      </w:r>
      <w:r w:rsidR="00AE1F59">
        <w:t>benefits or involves atypical use-cases, the user should be made aware</w:t>
      </w:r>
      <w:r w:rsidR="00F83D79">
        <w:t xml:space="preserve"> so that they can make better informed decisions</w:t>
      </w:r>
      <w:r w:rsidR="00AE1F59">
        <w:t xml:space="preserve">. </w:t>
      </w:r>
    </w:p>
    <w:bookmarkEnd w:id="13"/>
    <w:p w14:paraId="3D287CAE" w14:textId="5F82C825" w:rsidR="00615B0F" w:rsidRDefault="00EC6E4B" w:rsidP="00615B0F">
      <w:pPr>
        <w:pStyle w:val="Heading3"/>
      </w:pPr>
      <w:r>
        <w:t xml:space="preserve">Security Should Be Central to Smart Home </w:t>
      </w:r>
      <w:r w:rsidR="00F83D79">
        <w:t>(</w:t>
      </w:r>
      <w:r>
        <w:t>Sharing</w:t>
      </w:r>
      <w:r w:rsidR="00F83D79">
        <w:t>)</w:t>
      </w:r>
      <w:r>
        <w:t xml:space="preserve"> Design</w:t>
      </w:r>
    </w:p>
    <w:p w14:paraId="1BCAB91C" w14:textId="55494DD2" w:rsidR="00EC6E4B" w:rsidRPr="00EC6E4B" w:rsidRDefault="00EC6E4B" w:rsidP="00EC6E4B">
      <w:r>
        <w:t>Two of the five people</w:t>
      </w:r>
      <w:r w:rsidR="00AE1F59">
        <w:t xml:space="preserve"> who did not want to share their smart home devices with anyone outside of their home expressed concerns over privacy and security not only in sharing but in the overall use of smart home devices. </w:t>
      </w:r>
      <w:r w:rsidR="00400FCB">
        <w:t>Remarkably,</w:t>
      </w:r>
      <w:r>
        <w:t xml:space="preserve"> </w:t>
      </w:r>
      <w:r w:rsidR="00400FCB">
        <w:t xml:space="preserve">we </w:t>
      </w:r>
      <w:r>
        <w:t xml:space="preserve">found that security was </w:t>
      </w:r>
      <w:r w:rsidR="00F83D79">
        <w:t xml:space="preserve">also </w:t>
      </w:r>
      <w:r>
        <w:t xml:space="preserve">one of the key motivations for sharing smart home devices with people outside of home. </w:t>
      </w:r>
      <w:r w:rsidR="00400FCB">
        <w:t>This suggests that u</w:t>
      </w:r>
      <w:r w:rsidRPr="0031607A">
        <w:t>sers are likely to use</w:t>
      </w:r>
      <w:r>
        <w:t xml:space="preserve"> and share</w:t>
      </w:r>
      <w:r w:rsidRPr="0031607A">
        <w:t xml:space="preserve"> </w:t>
      </w:r>
      <w:r>
        <w:t>smart home devices</w:t>
      </w:r>
      <w:r w:rsidRPr="0031607A">
        <w:t xml:space="preserve"> if they </w:t>
      </w:r>
      <w:r>
        <w:t>feel</w:t>
      </w:r>
      <w:r w:rsidRPr="0031607A">
        <w:t xml:space="preserve"> confident that it is secure.</w:t>
      </w:r>
      <w:r w:rsidR="00400FCB">
        <w:t xml:space="preserve"> Users who are employing smart home devices to security application are willing to share these devices</w:t>
      </w:r>
      <w:r w:rsidR="00F83D79">
        <w:t xml:space="preserve"> with people outside of their home</w:t>
      </w:r>
      <w:r w:rsidR="00400FCB">
        <w:t xml:space="preserve"> for increased security that comes with having a remote person monitor the security devices.</w:t>
      </w:r>
    </w:p>
    <w:p w14:paraId="2E3B40CB" w14:textId="5F91F94A" w:rsidR="00EC6E4B" w:rsidRDefault="00EC6E4B" w:rsidP="00EF77EB">
      <w:pPr>
        <w:spacing w:after="0"/>
        <w:rPr>
          <w:rFonts w:ascii="Arial" w:hAnsi="Arial"/>
          <w:i/>
          <w:kern w:val="32"/>
          <w:sz w:val="18"/>
        </w:rPr>
      </w:pPr>
      <w:r w:rsidRPr="00EC6E4B">
        <w:rPr>
          <w:rFonts w:ascii="Arial" w:hAnsi="Arial"/>
          <w:i/>
          <w:kern w:val="32"/>
          <w:sz w:val="18"/>
        </w:rPr>
        <w:t xml:space="preserve">Temporary Sharing </w:t>
      </w:r>
      <w:r w:rsidR="00400FCB">
        <w:rPr>
          <w:rFonts w:ascii="Arial" w:hAnsi="Arial"/>
          <w:i/>
          <w:kern w:val="32"/>
          <w:sz w:val="18"/>
        </w:rPr>
        <w:t xml:space="preserve">Feature </w:t>
      </w:r>
      <w:r>
        <w:rPr>
          <w:rFonts w:ascii="Arial" w:hAnsi="Arial"/>
          <w:i/>
          <w:kern w:val="32"/>
          <w:sz w:val="18"/>
        </w:rPr>
        <w:t>for Visitors</w:t>
      </w:r>
    </w:p>
    <w:p w14:paraId="78B7ACDA" w14:textId="7E157574" w:rsidR="00EC6E4B" w:rsidRPr="00400FCB" w:rsidRDefault="00EC6E4B" w:rsidP="00EF77EB">
      <w:pPr>
        <w:spacing w:after="0"/>
      </w:pPr>
      <w:r>
        <w:t>People also wanted to share the devices with their visitors. This suggests that smart home systems should have features for quick and easy sharing for visitors. This sharing should also be temporary in nature and can be limited based on time or location.</w:t>
      </w:r>
    </w:p>
    <w:p w14:paraId="2D884496" w14:textId="77777777" w:rsidR="00EF77EB" w:rsidRDefault="00EF77EB" w:rsidP="0031607A">
      <w:pPr>
        <w:spacing w:after="0"/>
      </w:pPr>
    </w:p>
    <w:p w14:paraId="63A62AA2" w14:textId="20DE9650" w:rsidR="00181BDF" w:rsidRDefault="00181BDF" w:rsidP="00A53D0A">
      <w:pPr>
        <w:spacing w:after="0"/>
        <w:rPr>
          <w:b/>
        </w:rPr>
      </w:pPr>
      <w:r w:rsidRPr="00843273">
        <w:rPr>
          <w:b/>
        </w:rPr>
        <w:t>Limitations</w:t>
      </w:r>
      <w:r>
        <w:rPr>
          <w:b/>
        </w:rPr>
        <w:t xml:space="preserve"> and Future Work</w:t>
      </w:r>
    </w:p>
    <w:p w14:paraId="6BFD4249" w14:textId="1BDD4520" w:rsidR="0052518C" w:rsidRDefault="000807C9" w:rsidP="00A53D0A">
      <w:pPr>
        <w:spacing w:after="0"/>
      </w:pPr>
      <w:r>
        <w:t xml:space="preserve">Although our survey </w:t>
      </w:r>
      <w:r w:rsidR="00843273">
        <w:t>was limited to U.S. r</w:t>
      </w:r>
      <w:r>
        <w:t xml:space="preserve">esidents, it still gave us </w:t>
      </w:r>
      <w:r w:rsidR="00A3738D">
        <w:t>good</w:t>
      </w:r>
      <w:r w:rsidR="00843273">
        <w:t xml:space="preserve"> insights into</w:t>
      </w:r>
      <w:r>
        <w:t xml:space="preserve"> people’s perspective on </w:t>
      </w:r>
      <w:r w:rsidR="00181BDF">
        <w:t>smart home</w:t>
      </w:r>
      <w:r>
        <w:t xml:space="preserve"> sharing outside of home</w:t>
      </w:r>
      <w:r w:rsidR="00A3738D">
        <w:t xml:space="preserve"> since U.S. has the highest smart home penetration in the world </w:t>
      </w:r>
      <w:r w:rsidR="00A3738D">
        <w:fldChar w:fldCharType="begin"/>
      </w:r>
      <w:r w:rsidR="00D8319C">
        <w:instrText xml:space="preserve"> ADDIN ZOTERO_ITEM CSL_CITATION {"citationID":"mhK09DME","properties":{"formattedCitation":"[27]","plainCitation":"[27]","noteIndex":0},"citationItems":[{"id":108,"uris":["http://zotero.org/users/5105264/items/34Z7SK45"],"uri":["http://zotero.org/users/5105264/items/34Z7SK45"],"itemData":{"id":108,"type":"webpage","title":"Smart Home - United States | Statista Market Forecast","container-title":"Statista","abstract":"United States: Revenue in the Smart Home market amounts to US$19,827m in 2018. The &lt;span class=\"italic\"&gt;Smart Home&lt;/span&gt; market constitutes the sale of networked devices and related services that enable home automation for private end users (B2C).","URL":"https://www.statista.com/outlook/279/109/smart-home/united-states","language":"en","accessed":{"date-parts":[["2018",9,24]]}}}],"schema":"https://github.com/citation-style-language/schema/raw/master/csl-citation.json"} </w:instrText>
      </w:r>
      <w:r w:rsidR="00A3738D">
        <w:fldChar w:fldCharType="separate"/>
      </w:r>
      <w:r w:rsidR="00D8319C">
        <w:rPr>
          <w:noProof/>
        </w:rPr>
        <w:t>[27]</w:t>
      </w:r>
      <w:r w:rsidR="00A3738D">
        <w:fldChar w:fldCharType="end"/>
      </w:r>
      <w:r w:rsidR="0052518C">
        <w:t xml:space="preserve"> and thus</w:t>
      </w:r>
      <w:r w:rsidR="00A3738D">
        <w:t xml:space="preserve"> represents ideal population to study who represent the bulk of smart home users in the world.</w:t>
      </w:r>
      <w:r w:rsidR="00843273">
        <w:t xml:space="preserve"> </w:t>
      </w:r>
      <w:r w:rsidR="0052518C">
        <w:t xml:space="preserve"> </w:t>
      </w:r>
      <w:r>
        <w:t>We only surveyed a small sample of participants, 1</w:t>
      </w:r>
      <w:r w:rsidR="00A3738D">
        <w:t>9</w:t>
      </w:r>
      <w:r w:rsidR="00843273">
        <w:t xml:space="preserve"> individuals. </w:t>
      </w:r>
      <w:r w:rsidR="0052518C">
        <w:t xml:space="preserve">Our study also </w:t>
      </w:r>
      <w:r w:rsidR="0052518C">
        <w:t>suffered from the problems inherent to any self-reported data.  The participants may not be completely honest and what they say in a survey may differ from what they do in reality. Also, since we recruited participants form Amazon Mechanical Turk, the data we received from was not very high quality and did not provide as much meaningful insights as we would have liked.</w:t>
      </w:r>
    </w:p>
    <w:p w14:paraId="028EE710" w14:textId="77777777" w:rsidR="0052518C" w:rsidRDefault="0052518C" w:rsidP="00A53D0A">
      <w:pPr>
        <w:spacing w:after="0"/>
      </w:pPr>
    </w:p>
    <w:p w14:paraId="0F708D27" w14:textId="1C9ED269" w:rsidR="005B63E4" w:rsidRDefault="00843273" w:rsidP="005B63E4">
      <w:pPr>
        <w:spacing w:after="0"/>
      </w:pPr>
      <w:r>
        <w:t xml:space="preserve">In the future, </w:t>
      </w:r>
      <w:r w:rsidR="00181BDF">
        <w:t xml:space="preserve">we </w:t>
      </w:r>
      <w:r w:rsidR="0052518C">
        <w:t>would like to</w:t>
      </w:r>
      <w:r w:rsidR="00181BDF">
        <w:t xml:space="preserve"> conduct the survey </w:t>
      </w:r>
      <w:r w:rsidR="0052518C">
        <w:t>with</w:t>
      </w:r>
      <w:r w:rsidR="00181BDF">
        <w:t xml:space="preserve"> 200 participants to gain more insights. </w:t>
      </w:r>
      <w:r w:rsidR="0052518C">
        <w:t xml:space="preserve">For this survey, </w:t>
      </w:r>
      <w:r w:rsidR="00181BDF">
        <w:t xml:space="preserve">we will not recruit participants on </w:t>
      </w:r>
      <w:r w:rsidR="0052518C">
        <w:t xml:space="preserve">Amazon Mechanical Turk </w:t>
      </w:r>
      <w:r w:rsidR="00181BDF">
        <w:t>but look for other recruiting solutions like Qualtrics panel</w:t>
      </w:r>
      <w:r w:rsidR="00F83D79">
        <w:t xml:space="preserve"> services</w:t>
      </w:r>
      <w:r w:rsidR="00181BDF">
        <w:t xml:space="preserve">. Future studies can also </w:t>
      </w:r>
      <w:r>
        <w:t xml:space="preserve">include participants outside </w:t>
      </w:r>
      <w:r w:rsidR="00181BDF">
        <w:t>of the United States</w:t>
      </w:r>
      <w:r>
        <w:t xml:space="preserve"> to </w:t>
      </w:r>
      <w:r w:rsidR="00181BDF">
        <w:t>analyze a wider spectrum of smart home sharing perspectives across the globe.</w:t>
      </w:r>
      <w:r w:rsidR="0052518C">
        <w:t xml:space="preserve"> </w:t>
      </w:r>
      <w:r w:rsidR="00F83D79">
        <w:t>Additionally, f</w:t>
      </w:r>
      <w:r w:rsidR="0052518C">
        <w:t xml:space="preserve">uture work </w:t>
      </w:r>
      <w:r w:rsidR="008804AB">
        <w:t>may</w:t>
      </w:r>
      <w:r w:rsidR="00F83D79">
        <w:t xml:space="preserve"> possibly</w:t>
      </w:r>
      <w:r w:rsidR="0052518C">
        <w:t xml:space="preserve"> incorporate the APIs from various smart home device providers to collect actual data on the smart home devices and their sharing settings. </w:t>
      </w:r>
      <w:r w:rsidR="00DF50B1">
        <w:t xml:space="preserve">This would help overcome some of the limitations associated with self-reported data. Such data combined with self-reported data collected by means of survey </w:t>
      </w:r>
      <w:r w:rsidR="0052518C">
        <w:t xml:space="preserve">can </w:t>
      </w:r>
      <w:r w:rsidR="008804AB">
        <w:t>possibly</w:t>
      </w:r>
      <w:r w:rsidR="0052518C">
        <w:t xml:space="preserve"> </w:t>
      </w:r>
      <w:r w:rsidR="00DF50B1">
        <w:t>facilitate</w:t>
      </w:r>
      <w:r w:rsidR="0052518C">
        <w:t xml:space="preserve"> in </w:t>
      </w:r>
      <w:r w:rsidR="008804AB">
        <w:t>new insights into this field</w:t>
      </w:r>
      <w:r w:rsidR="00DF50B1">
        <w:t xml:space="preserve"> of smart home sharing beyond and within the home</w:t>
      </w:r>
      <w:r w:rsidR="0052518C">
        <w:t>.</w:t>
      </w:r>
    </w:p>
    <w:p w14:paraId="6153CE71" w14:textId="77777777" w:rsidR="001D62BE" w:rsidRDefault="001D62BE" w:rsidP="005B63E4">
      <w:pPr>
        <w:spacing w:after="0"/>
      </w:pPr>
    </w:p>
    <w:p w14:paraId="39170385" w14:textId="77CF0079" w:rsidR="00843273" w:rsidRDefault="00843273" w:rsidP="005B63E4">
      <w:pPr>
        <w:pStyle w:val="Heading1"/>
        <w:spacing w:before="0"/>
      </w:pPr>
      <w:r>
        <w:t>CONCLUSION</w:t>
      </w:r>
    </w:p>
    <w:p w14:paraId="54437703" w14:textId="1E4F60CB" w:rsidR="00D815F7" w:rsidRDefault="00181BDF" w:rsidP="005B63E4">
      <w:pPr>
        <w:spacing w:after="0"/>
      </w:pPr>
      <w:r w:rsidRPr="00181BDF">
        <w:t xml:space="preserve">We explored </w:t>
      </w:r>
      <w:r w:rsidR="0096560A">
        <w:t>the end user’s perception of smart home sharing.</w:t>
      </w:r>
      <w:r w:rsidRPr="00181BDF">
        <w:t xml:space="preserve"> </w:t>
      </w:r>
      <w:r w:rsidR="001C7697">
        <w:t xml:space="preserve">We found that </w:t>
      </w:r>
      <w:r w:rsidR="00A53D0A">
        <w:t xml:space="preserve">most </w:t>
      </w:r>
      <w:r w:rsidR="001C7697">
        <w:t>people are willing to share their smart home devices like smart cameras</w:t>
      </w:r>
      <w:r w:rsidR="00A53D0A">
        <w:t xml:space="preserve"> and</w:t>
      </w:r>
      <w:r w:rsidR="001C7697">
        <w:t xml:space="preserve"> home security systems outside of their home to grant access to the house to their friends and family in case of an emergency and to watch over their </w:t>
      </w:r>
      <w:r w:rsidR="005B63E4">
        <w:t xml:space="preserve">property </w:t>
      </w:r>
      <w:r w:rsidR="001C7697">
        <w:t>when they are not home.</w:t>
      </w:r>
      <w:r w:rsidR="005B63E4">
        <w:t xml:space="preserve"> Trust is the important factor affecting smart home user</w:t>
      </w:r>
      <w:r w:rsidR="00464A39">
        <w:t>s’ decision on sharing of their devices outside of their home. People wanted to share with the people they trust like their family and friends regardless of the physical distance between them.</w:t>
      </w:r>
      <w:r w:rsidR="005B63E4">
        <w:t xml:space="preserve"> </w:t>
      </w:r>
      <w:r w:rsidR="00464A39">
        <w:t>Those choosing not to share their smart home devices with anybody outside of their home either say no use of such sharing or were concerned about the security and privacy. People also want to temporarily share their smart home devices with their guests who they visit their home.</w:t>
      </w:r>
    </w:p>
    <w:p w14:paraId="2AF42356" w14:textId="77777777" w:rsidR="005B63E4" w:rsidRDefault="005B63E4" w:rsidP="005B63E4">
      <w:pPr>
        <w:spacing w:after="0"/>
      </w:pPr>
    </w:p>
    <w:p w14:paraId="3F78CD2E" w14:textId="77777777" w:rsidR="00D815F7" w:rsidRDefault="00D815F7" w:rsidP="005B63E4">
      <w:pPr>
        <w:pStyle w:val="Default"/>
        <w:rPr>
          <w:sz w:val="18"/>
          <w:szCs w:val="18"/>
        </w:rPr>
      </w:pPr>
      <w:r>
        <w:rPr>
          <w:b/>
          <w:bCs/>
          <w:sz w:val="18"/>
          <w:szCs w:val="18"/>
        </w:rPr>
        <w:t xml:space="preserve">ACKNOWLEDGMENT </w:t>
      </w:r>
    </w:p>
    <w:p w14:paraId="297F62DE" w14:textId="120CA390" w:rsidR="00D815F7" w:rsidRDefault="00D815F7" w:rsidP="00D815F7">
      <w:r>
        <w:t xml:space="preserve">This research was supported by the Mozilla Research under grant </w:t>
      </w:r>
      <w:proofErr w:type="spellStart"/>
      <w:r>
        <w:t>xxxxxx</w:t>
      </w:r>
      <w:proofErr w:type="spellEnd"/>
      <w:r>
        <w:t xml:space="preserve"> (anonymized for review). Any opinion, findings, and conclusions or recommendations expressed in this material are those of the authors and do not necessarily reflect the views of the Mozilla Research Foundation.</w:t>
      </w:r>
    </w:p>
    <w:p w14:paraId="5D50DA0F" w14:textId="77777777" w:rsidR="001C7697" w:rsidRPr="00CB5D93" w:rsidRDefault="001C7697" w:rsidP="001C7697"/>
    <w:p w14:paraId="689F8ED5" w14:textId="77777777" w:rsidR="006B3F1F" w:rsidRDefault="006B3F1F">
      <w:pPr>
        <w:pStyle w:val="Heading1"/>
      </w:pPr>
      <w:r>
        <w:t>REFERENCES</w:t>
      </w:r>
    </w:p>
    <w:p w14:paraId="631CA42A" w14:textId="77777777" w:rsidR="0085290C" w:rsidRPr="0085290C" w:rsidRDefault="00D96668" w:rsidP="0085290C">
      <w:pPr>
        <w:pStyle w:val="Bibliography"/>
      </w:pPr>
      <w:r>
        <w:fldChar w:fldCharType="begin"/>
      </w:r>
      <w:r w:rsidR="00F90FED">
        <w:instrText xml:space="preserve"> ADDIN ZOTERO_BIBL {"uncited":[],"omitted":[],"custom":[]} CSL_BIBLIOGRAPHY </w:instrText>
      </w:r>
      <w:r>
        <w:fldChar w:fldCharType="separate"/>
      </w:r>
      <w:r w:rsidR="0085290C" w:rsidRPr="0085290C">
        <w:t>1.</w:t>
      </w:r>
      <w:r w:rsidR="0085290C" w:rsidRPr="0085290C">
        <w:tab/>
        <w:t>Noah Apthorpe, Dillon Reisman, and Nick Feamster. 2017. A Smart Home is No Castle: Privacy Vulnerabilities of Encrypted IoT Traffic. Retrieved October 19, 2018 from https://arxiv.org/abs/1705.06805</w:t>
      </w:r>
    </w:p>
    <w:p w14:paraId="5CD2C54F" w14:textId="77777777" w:rsidR="0085290C" w:rsidRPr="0085290C" w:rsidRDefault="0085290C" w:rsidP="0085290C">
      <w:pPr>
        <w:pStyle w:val="Bibliography"/>
      </w:pPr>
      <w:r w:rsidRPr="0085290C">
        <w:t>2.</w:t>
      </w:r>
      <w:r w:rsidRPr="0085290C">
        <w:tab/>
        <w:t xml:space="preserve">Noah Apthorpe, Yan Shvartzshnaider, Arunesh Mathur, Dillon Reisman, and Nick Feamster. 2018. Discovering Smart Home Internet of Things Privacy Norms Using Contextual Integrity. </w:t>
      </w:r>
      <w:r w:rsidRPr="0085290C">
        <w:rPr>
          <w:i/>
          <w:iCs/>
        </w:rPr>
        <w:t xml:space="preserve">Proc. ACM Interact. Mob. </w:t>
      </w:r>
      <w:r w:rsidRPr="0085290C">
        <w:rPr>
          <w:i/>
          <w:iCs/>
        </w:rPr>
        <w:lastRenderedPageBreak/>
        <w:t>Wearable Ubiquitous Technol.</w:t>
      </w:r>
      <w:r w:rsidRPr="0085290C">
        <w:t xml:space="preserve"> 2, 2: 59:1–59:23. https://doi.org/10.1145/3214262</w:t>
      </w:r>
    </w:p>
    <w:p w14:paraId="1CE850AD" w14:textId="77777777" w:rsidR="0085290C" w:rsidRPr="0085290C" w:rsidRDefault="0085290C" w:rsidP="0085290C">
      <w:pPr>
        <w:pStyle w:val="Bibliography"/>
      </w:pPr>
      <w:r w:rsidRPr="0085290C">
        <w:t>3.</w:t>
      </w:r>
      <w:r w:rsidRPr="0085290C">
        <w:tab/>
        <w:t xml:space="preserve">Benjamin S. Bloom and And Others. 1971. </w:t>
      </w:r>
      <w:r w:rsidRPr="0085290C">
        <w:rPr>
          <w:i/>
          <w:iCs/>
        </w:rPr>
        <w:t>Handbook on Formative and Summative Evaluation of Student Learning</w:t>
      </w:r>
      <w:r w:rsidRPr="0085290C">
        <w:t>. McGraw-Hill Book Company, 330 West 42nd Street, New York, New York 10036 ($11.</w:t>
      </w:r>
    </w:p>
    <w:p w14:paraId="176BC2AF" w14:textId="77777777" w:rsidR="0085290C" w:rsidRPr="0085290C" w:rsidRDefault="0085290C" w:rsidP="0085290C">
      <w:pPr>
        <w:pStyle w:val="Bibliography"/>
      </w:pPr>
      <w:r w:rsidRPr="0085290C">
        <w:t>4.</w:t>
      </w:r>
      <w:r w:rsidRPr="0085290C">
        <w:tab/>
        <w:t xml:space="preserve">J. Bugeja, A. Jacobsson, and P. Davidsson. 2016. On Privacy and Security Challenges in Smart Connected Homes. In </w:t>
      </w:r>
      <w:r w:rsidRPr="0085290C">
        <w:rPr>
          <w:i/>
          <w:iCs/>
        </w:rPr>
        <w:t>2016 European Intelligence and Security Informatics Conference (EISIC)</w:t>
      </w:r>
      <w:r w:rsidRPr="0085290C">
        <w:t>, 172–175. https://doi.org/10.1109/EISIC.2016.044</w:t>
      </w:r>
    </w:p>
    <w:p w14:paraId="1C187224" w14:textId="77777777" w:rsidR="0085290C" w:rsidRPr="0085290C" w:rsidRDefault="0085290C" w:rsidP="0085290C">
      <w:pPr>
        <w:pStyle w:val="Bibliography"/>
      </w:pPr>
      <w:r w:rsidRPr="0085290C">
        <w:t>5.</w:t>
      </w:r>
      <w:r w:rsidRPr="0085290C">
        <w:tab/>
        <w:t>US Census Bureau. Computer and Internet Use in the United States: 2016. Retrieved September 25, 2018 from https://www.census.gov/library/publications/2018/acs/acs-39.html</w:t>
      </w:r>
    </w:p>
    <w:p w14:paraId="70DF9C40" w14:textId="77777777" w:rsidR="0085290C" w:rsidRPr="0085290C" w:rsidRDefault="0085290C" w:rsidP="0085290C">
      <w:pPr>
        <w:pStyle w:val="Bibliography"/>
      </w:pPr>
      <w:r w:rsidRPr="0085290C">
        <w:t>6.</w:t>
      </w:r>
      <w:r w:rsidRPr="0085290C">
        <w:tab/>
        <w:t>Antorweep Chakravorty, Tomasz Wlodarczyk, and Chunming Rong. 2013. Privacy Preserving Data Analytics for Smart Homes. 23–27. https://doi.org/10.1109/SPW.2013.22</w:t>
      </w:r>
    </w:p>
    <w:p w14:paraId="4D7A46E6" w14:textId="77777777" w:rsidR="0085290C" w:rsidRPr="0085290C" w:rsidRDefault="0085290C" w:rsidP="0085290C">
      <w:pPr>
        <w:pStyle w:val="Bibliography"/>
      </w:pPr>
      <w:r w:rsidRPr="0085290C">
        <w:t>7.</w:t>
      </w:r>
      <w:r w:rsidRPr="0085290C">
        <w:tab/>
        <w:t xml:space="preserve">Mauro Conti, Michele Nati, Enrico Rotundo, and Riccardo Spolaor. 2016. Mind The Plug! Laptop-User Recognition Through Power Consumption. In </w:t>
      </w:r>
      <w:r w:rsidRPr="0085290C">
        <w:rPr>
          <w:i/>
          <w:iCs/>
        </w:rPr>
        <w:t>Proceedings of the 2Nd ACM International Workshop on IoT Privacy, Trust, and Security</w:t>
      </w:r>
      <w:r w:rsidRPr="0085290C">
        <w:t xml:space="preserve"> (IoTPTS ’16), 37–44. https://doi.org/10.1145/2899007.2899009</w:t>
      </w:r>
    </w:p>
    <w:p w14:paraId="66FEC4F0" w14:textId="77777777" w:rsidR="0085290C" w:rsidRPr="0085290C" w:rsidRDefault="0085290C" w:rsidP="0085290C">
      <w:pPr>
        <w:pStyle w:val="Bibliography"/>
      </w:pPr>
      <w:r w:rsidRPr="0085290C">
        <w:t>8.</w:t>
      </w:r>
      <w:r w:rsidRPr="0085290C">
        <w:tab/>
        <w:t xml:space="preserve">Diane J. Cook. 2012. How Smart Is Your Home? </w:t>
      </w:r>
      <w:r w:rsidRPr="0085290C">
        <w:rPr>
          <w:i/>
          <w:iCs/>
        </w:rPr>
        <w:t>Science</w:t>
      </w:r>
      <w:r w:rsidRPr="0085290C">
        <w:t xml:space="preserve"> 335, 6076: 1579–1581. https://doi.org/10.1126/science.1217640</w:t>
      </w:r>
    </w:p>
    <w:p w14:paraId="56D60DCB" w14:textId="77777777" w:rsidR="0085290C" w:rsidRPr="0085290C" w:rsidRDefault="0085290C" w:rsidP="0085290C">
      <w:pPr>
        <w:pStyle w:val="Bibliography"/>
      </w:pPr>
      <w:r w:rsidRPr="0085290C">
        <w:t>9.</w:t>
      </w:r>
      <w:r w:rsidRPr="0085290C">
        <w:tab/>
        <w:t xml:space="preserve">Steven K. Firth, Farid Fouchal, Tom Kane, Vanda Dimitriou, and Tarek M. Hassan. 2013. Decision support systems for domestic retrofit provision using smart home data streams. </w:t>
      </w:r>
      <w:r w:rsidRPr="0085290C">
        <w:rPr>
          <w:i/>
          <w:iCs/>
        </w:rPr>
        <w:t>CIB W78 2013 30th International Conference on Applications of IT in the AEC Industry</w:t>
      </w:r>
      <w:r w:rsidRPr="0085290C">
        <w:t>. Retrieved December 6, 2018 from https://dspace.lboro.ac.uk/dspace-jspui/handle/2134/15904</w:t>
      </w:r>
    </w:p>
    <w:p w14:paraId="6CDC0015" w14:textId="77777777" w:rsidR="0085290C" w:rsidRPr="0085290C" w:rsidRDefault="0085290C" w:rsidP="0085290C">
      <w:pPr>
        <w:pStyle w:val="Bibliography"/>
      </w:pPr>
      <w:r w:rsidRPr="0085290C">
        <w:t>10.</w:t>
      </w:r>
      <w:r w:rsidRPr="0085290C">
        <w:tab/>
        <w:t xml:space="preserve">E. Harms. 2015. Smart home—good things come to those who wait. In </w:t>
      </w:r>
      <w:r w:rsidRPr="0085290C">
        <w:rPr>
          <w:i/>
          <w:iCs/>
        </w:rPr>
        <w:t>8th international conference on energy efficiency in domestic appliances and lighting (EEDAL’15), Luzern, Switzerland</w:t>
      </w:r>
      <w:r w:rsidRPr="0085290C">
        <w:t>, 26–18.</w:t>
      </w:r>
    </w:p>
    <w:p w14:paraId="4EFC0F94" w14:textId="77777777" w:rsidR="0085290C" w:rsidRPr="0085290C" w:rsidRDefault="0085290C" w:rsidP="0085290C">
      <w:pPr>
        <w:pStyle w:val="Bibliography"/>
      </w:pPr>
      <w:r w:rsidRPr="0085290C">
        <w:t>11.</w:t>
      </w:r>
      <w:r w:rsidRPr="0085290C">
        <w:tab/>
        <w:t xml:space="preserve">Richard Harper. 2003. Inside the Smart Home: Ideas, Possibilities and Methods. In </w:t>
      </w:r>
      <w:r w:rsidRPr="0085290C">
        <w:rPr>
          <w:i/>
          <w:iCs/>
        </w:rPr>
        <w:t>Inside the Smart Home</w:t>
      </w:r>
      <w:r w:rsidRPr="0085290C">
        <w:t>, Richard Harper (ed.). Springer London, London, 1–13. https://doi.org/10.1007/1-85233-854-7_1</w:t>
      </w:r>
    </w:p>
    <w:p w14:paraId="36EE749C" w14:textId="77777777" w:rsidR="0085290C" w:rsidRPr="0085290C" w:rsidRDefault="0085290C" w:rsidP="0085290C">
      <w:pPr>
        <w:pStyle w:val="Bibliography"/>
      </w:pPr>
      <w:r w:rsidRPr="0085290C">
        <w:t>12.</w:t>
      </w:r>
      <w:r w:rsidRPr="0085290C">
        <w:tab/>
        <w:t xml:space="preserve">Patrick Holroyd, Phil Watten, and Paul Newbury. 2010. Why Is My Home Not Smart? In </w:t>
      </w:r>
      <w:r w:rsidRPr="0085290C">
        <w:rPr>
          <w:i/>
          <w:iCs/>
        </w:rPr>
        <w:t>Aging Friendly Technology for Health and Independence</w:t>
      </w:r>
      <w:r w:rsidRPr="0085290C">
        <w:t xml:space="preserve"> (Lecture Notes in Computer Science), 53–59.</w:t>
      </w:r>
    </w:p>
    <w:p w14:paraId="74FC6853" w14:textId="77777777" w:rsidR="0085290C" w:rsidRPr="0085290C" w:rsidRDefault="0085290C" w:rsidP="0085290C">
      <w:pPr>
        <w:pStyle w:val="Bibliography"/>
      </w:pPr>
      <w:r w:rsidRPr="0085290C">
        <w:t>13.</w:t>
      </w:r>
      <w:r w:rsidRPr="0085290C">
        <w:tab/>
        <w:t xml:space="preserve">Hermann Kopetz. 2011. Internet of Things. In </w:t>
      </w:r>
      <w:r w:rsidRPr="0085290C">
        <w:rPr>
          <w:i/>
          <w:iCs/>
        </w:rPr>
        <w:t>Real-Time Systems: Design Principles for Distributed Embedded Applications</w:t>
      </w:r>
      <w:r w:rsidRPr="0085290C">
        <w:t>, Hermann Kopetz (ed.). Springer US, Boston, MA, 307–323. https://doi.org/10.1007/978-1-4419-8237-7_13</w:t>
      </w:r>
    </w:p>
    <w:p w14:paraId="123B2853" w14:textId="77777777" w:rsidR="0085290C" w:rsidRPr="0085290C" w:rsidRDefault="0085290C" w:rsidP="0085290C">
      <w:pPr>
        <w:pStyle w:val="Bibliography"/>
      </w:pPr>
      <w:r w:rsidRPr="0085290C">
        <w:t>14.</w:t>
      </w:r>
      <w:r w:rsidRPr="0085290C">
        <w:tab/>
        <w:t>M. J. Kraemer and I. Flechais. 2018. Researching Privacy in Smart Homes: A Roadmap of Future Directions and Research Methods. 38 (10 pp.)-38 (10 pp.). https://doi.org/10.1049/cp.2018.0038</w:t>
      </w:r>
    </w:p>
    <w:p w14:paraId="0286A87C" w14:textId="77777777" w:rsidR="0085290C" w:rsidRPr="0085290C" w:rsidRDefault="0085290C" w:rsidP="0085290C">
      <w:pPr>
        <w:pStyle w:val="Bibliography"/>
      </w:pPr>
      <w:r w:rsidRPr="0085290C">
        <w:t>15.</w:t>
      </w:r>
      <w:r w:rsidRPr="0085290C">
        <w:tab/>
        <w:t xml:space="preserve">Martin J. Kraemer. 2018. Preserving Privacy in Smart Homes: A Socio-Cultural Approach. In </w:t>
      </w:r>
      <w:r w:rsidRPr="0085290C">
        <w:rPr>
          <w:i/>
          <w:iCs/>
        </w:rPr>
        <w:t xml:space="preserve">Extended </w:t>
      </w:r>
      <w:r w:rsidRPr="0085290C">
        <w:rPr>
          <w:i/>
          <w:iCs/>
        </w:rPr>
        <w:t>Abstracts of the 2018 CHI Conference on Human Factors in Computing Systems</w:t>
      </w:r>
      <w:r w:rsidRPr="0085290C">
        <w:t xml:space="preserve"> (CHI EA ’18), DC12:1–DC12:4. https://doi.org/10.1145/3170427.3173018</w:t>
      </w:r>
    </w:p>
    <w:p w14:paraId="02FA5699" w14:textId="77777777" w:rsidR="0085290C" w:rsidRPr="0085290C" w:rsidRDefault="0085290C" w:rsidP="0085290C">
      <w:pPr>
        <w:pStyle w:val="Bibliography"/>
      </w:pPr>
      <w:r w:rsidRPr="0085290C">
        <w:t>16.</w:t>
      </w:r>
      <w:r w:rsidRPr="0085290C">
        <w:tab/>
        <w:t xml:space="preserve">H. Lee and A. Kobsa. 2016. Understanding user privacy in Internet of Things environments. In </w:t>
      </w:r>
      <w:r w:rsidRPr="0085290C">
        <w:rPr>
          <w:i/>
          <w:iCs/>
        </w:rPr>
        <w:t>2016 IEEE 3rd World Forum on Internet of Things (WF-IoT)</w:t>
      </w:r>
      <w:r w:rsidRPr="0085290C">
        <w:t>, 407–412. https://doi.org/10.1109/WF-IoT.2016.7845392</w:t>
      </w:r>
    </w:p>
    <w:p w14:paraId="58D8CBE1" w14:textId="77777777" w:rsidR="0085290C" w:rsidRPr="0085290C" w:rsidRDefault="0085290C" w:rsidP="0085290C">
      <w:pPr>
        <w:pStyle w:val="Bibliography"/>
      </w:pPr>
      <w:r w:rsidRPr="0085290C">
        <w:t>17.</w:t>
      </w:r>
      <w:r w:rsidRPr="0085290C">
        <w:tab/>
        <w:t xml:space="preserve">Roberto Minerva, Abyi Biru, and Domenico Rotondi. 2015. Towards a definition of the Internet of Things (IoT). </w:t>
      </w:r>
      <w:r w:rsidRPr="0085290C">
        <w:rPr>
          <w:i/>
          <w:iCs/>
        </w:rPr>
        <w:t>IEEE Internet Initiative</w:t>
      </w:r>
      <w:r w:rsidRPr="0085290C">
        <w:t xml:space="preserve"> 1: 1–86.</w:t>
      </w:r>
    </w:p>
    <w:p w14:paraId="10124C3B" w14:textId="77777777" w:rsidR="0085290C" w:rsidRPr="0085290C" w:rsidRDefault="0085290C" w:rsidP="0085290C">
      <w:pPr>
        <w:pStyle w:val="Bibliography"/>
      </w:pPr>
      <w:r w:rsidRPr="0085290C">
        <w:t>18.</w:t>
      </w:r>
      <w:r w:rsidRPr="0085290C">
        <w:tab/>
        <w:t xml:space="preserve">Nest. Nest Learning Thermostat | Programs Itself Then Pays for Itself. </w:t>
      </w:r>
      <w:r w:rsidRPr="0085290C">
        <w:rPr>
          <w:i/>
          <w:iCs/>
        </w:rPr>
        <w:t>Nest</w:t>
      </w:r>
      <w:r w:rsidRPr="0085290C">
        <w:t>. Retrieved October 19, 2018 from https://www.nest.com/thermostats/nest-learning-thermostat/overview/</w:t>
      </w:r>
    </w:p>
    <w:p w14:paraId="290328EF" w14:textId="77777777" w:rsidR="0085290C" w:rsidRPr="0085290C" w:rsidRDefault="0085290C" w:rsidP="0085290C">
      <w:pPr>
        <w:pStyle w:val="Bibliography"/>
      </w:pPr>
      <w:r w:rsidRPr="0085290C">
        <w:t>19.</w:t>
      </w:r>
      <w:r w:rsidRPr="0085290C">
        <w:tab/>
        <w:t xml:space="preserve">A. Ant Ozok. 2009. Survey design and implementation in HCI. </w:t>
      </w:r>
      <w:r w:rsidRPr="0085290C">
        <w:rPr>
          <w:i/>
          <w:iCs/>
        </w:rPr>
        <w:t>Human-Computer Interaction: Development Process</w:t>
      </w:r>
      <w:r w:rsidRPr="0085290C">
        <w:t xml:space="preserve"> 253.</w:t>
      </w:r>
    </w:p>
    <w:p w14:paraId="794626D2" w14:textId="77777777" w:rsidR="0085290C" w:rsidRPr="0085290C" w:rsidRDefault="0085290C" w:rsidP="0085290C">
      <w:pPr>
        <w:pStyle w:val="Bibliography"/>
      </w:pPr>
      <w:r w:rsidRPr="0085290C">
        <w:t>20.</w:t>
      </w:r>
      <w:r w:rsidRPr="0085290C">
        <w:tab/>
        <w:t>J Sukanya, A Ramya, and S Vijayakumar. SMART MOBILE APP DEVELOPMENT: SECURITY ISSUES AND CHALLENGES. 6.</w:t>
      </w:r>
    </w:p>
    <w:p w14:paraId="134C49DE" w14:textId="77777777" w:rsidR="0085290C" w:rsidRPr="0085290C" w:rsidRDefault="0085290C" w:rsidP="0085290C">
      <w:pPr>
        <w:pStyle w:val="Bibliography"/>
      </w:pPr>
      <w:r w:rsidRPr="0085290C">
        <w:t>21.</w:t>
      </w:r>
      <w:r w:rsidRPr="0085290C">
        <w:tab/>
        <w:t xml:space="preserve">Liam Tung. ​IoT devices will outnumber the world’s population this year for the first time. </w:t>
      </w:r>
      <w:r w:rsidRPr="0085290C">
        <w:rPr>
          <w:i/>
          <w:iCs/>
        </w:rPr>
        <w:t>ZDNet</w:t>
      </w:r>
      <w:r w:rsidRPr="0085290C">
        <w:t>. Retrieved December 7, 2018 from https://www.zdnet.com/article/iot-devices-will-outnumber-the-worlds-population-this-year-for-the-first-time/</w:t>
      </w:r>
    </w:p>
    <w:p w14:paraId="70BA7B9F" w14:textId="77777777" w:rsidR="0085290C" w:rsidRPr="0085290C" w:rsidRDefault="0085290C" w:rsidP="0085290C">
      <w:pPr>
        <w:pStyle w:val="Bibliography"/>
      </w:pPr>
      <w:r w:rsidRPr="0085290C">
        <w:t>22.</w:t>
      </w:r>
      <w:r w:rsidRPr="0085290C">
        <w:tab/>
        <w:t xml:space="preserve">Charlie Wilson, Tom Hargreaves, and Richard Hauxwell-Baldwin. 2015. Smart homes and their users: a systematic analysis and key challenges. </w:t>
      </w:r>
      <w:r w:rsidRPr="0085290C">
        <w:rPr>
          <w:i/>
          <w:iCs/>
        </w:rPr>
        <w:t>Personal and Ubiquitous Computing</w:t>
      </w:r>
      <w:r w:rsidRPr="0085290C">
        <w:t xml:space="preserve"> 19, 2: 463–476. https://doi.org/10.1007/s00779-014-0813-0</w:t>
      </w:r>
    </w:p>
    <w:p w14:paraId="3D2588E2" w14:textId="77777777" w:rsidR="0085290C" w:rsidRPr="0085290C" w:rsidRDefault="0085290C" w:rsidP="0085290C">
      <w:pPr>
        <w:pStyle w:val="Bibliography"/>
      </w:pPr>
      <w:r w:rsidRPr="0085290C">
        <w:t>23.</w:t>
      </w:r>
      <w:r w:rsidRPr="0085290C">
        <w:tab/>
        <w:t xml:space="preserve">Feng Xia, Laurence T. Yang, Lizhe Wang, and Alexey Vinel. 2012. Internet of Things. </w:t>
      </w:r>
      <w:r w:rsidRPr="0085290C">
        <w:rPr>
          <w:i/>
          <w:iCs/>
        </w:rPr>
        <w:t>International Journal of Communication Systems</w:t>
      </w:r>
      <w:r w:rsidRPr="0085290C">
        <w:t xml:space="preserve"> 25, 9: 1101–1102. https://doi.org/10.1002/dac.2417</w:t>
      </w:r>
    </w:p>
    <w:p w14:paraId="64012555" w14:textId="77777777" w:rsidR="0085290C" w:rsidRPr="0085290C" w:rsidRDefault="0085290C" w:rsidP="0085290C">
      <w:pPr>
        <w:pStyle w:val="Bibliography"/>
      </w:pPr>
      <w:r w:rsidRPr="0085290C">
        <w:t>24.</w:t>
      </w:r>
      <w:r w:rsidRPr="0085290C">
        <w:tab/>
        <w:t xml:space="preserve">Serena Zheng, Noah Apthorpe, Marshini Chetty, and Nick Feamster. 2018. User Perceptions of Smart Home IoT Privacy. </w:t>
      </w:r>
      <w:r w:rsidRPr="0085290C">
        <w:rPr>
          <w:i/>
          <w:iCs/>
        </w:rPr>
        <w:t>arXiv:1802.08182 [cs]</w:t>
      </w:r>
      <w:r w:rsidRPr="0085290C">
        <w:t>. https://doi.org/10.1145/3274469</w:t>
      </w:r>
    </w:p>
    <w:p w14:paraId="1B0228EA" w14:textId="77777777" w:rsidR="0085290C" w:rsidRPr="0085290C" w:rsidRDefault="0085290C" w:rsidP="0085290C">
      <w:pPr>
        <w:pStyle w:val="Bibliography"/>
      </w:pPr>
      <w:r w:rsidRPr="0085290C">
        <w:t>25.</w:t>
      </w:r>
      <w:r w:rsidRPr="0085290C">
        <w:tab/>
        <w:t xml:space="preserve">2015. Amazon Echo is now available for everyone to buy for $179.99, shipments start on July 14. </w:t>
      </w:r>
      <w:r w:rsidRPr="0085290C">
        <w:rPr>
          <w:i/>
          <w:iCs/>
        </w:rPr>
        <w:t>Android Central</w:t>
      </w:r>
      <w:r w:rsidRPr="0085290C">
        <w:t>. Retrieved September 25, 2018 from https://www.androidcentral.com/amazon-echo-now-available-everyone-buy-17999-shipments-start-july-14</w:t>
      </w:r>
    </w:p>
    <w:p w14:paraId="3CE8563A" w14:textId="77777777" w:rsidR="0085290C" w:rsidRPr="0085290C" w:rsidRDefault="0085290C" w:rsidP="0085290C">
      <w:pPr>
        <w:pStyle w:val="Bibliography"/>
      </w:pPr>
      <w:r w:rsidRPr="0085290C">
        <w:t>26.</w:t>
      </w:r>
      <w:r w:rsidRPr="0085290C">
        <w:tab/>
        <w:t>There are officially more mobile devices than people in the world | The Independent. Retrieved December 7, 2018 from https://www.independent.co.uk/life-style/gadgets-and-tech/news/there-are-officially-more-mobile-devices-than-people-in-the-world-9780518.html</w:t>
      </w:r>
    </w:p>
    <w:p w14:paraId="3840B1E8" w14:textId="77777777" w:rsidR="0085290C" w:rsidRPr="0085290C" w:rsidRDefault="0085290C" w:rsidP="0085290C">
      <w:pPr>
        <w:pStyle w:val="Bibliography"/>
      </w:pPr>
      <w:r w:rsidRPr="0085290C">
        <w:t>27.</w:t>
      </w:r>
      <w:r w:rsidRPr="0085290C">
        <w:tab/>
        <w:t xml:space="preserve">Smart Home - United States | Statista Market Forecast. </w:t>
      </w:r>
      <w:r w:rsidRPr="0085290C">
        <w:rPr>
          <w:i/>
          <w:iCs/>
        </w:rPr>
        <w:t>Statista</w:t>
      </w:r>
      <w:r w:rsidRPr="0085290C">
        <w:t>. Retrieved September 24, 2018 from https://www.statista.com/outlook/279/109/smart-home/united-states</w:t>
      </w:r>
    </w:p>
    <w:p w14:paraId="24F5EC05" w14:textId="77777777" w:rsidR="0085290C" w:rsidRPr="0085290C" w:rsidRDefault="0085290C" w:rsidP="0085290C">
      <w:pPr>
        <w:pStyle w:val="Bibliography"/>
      </w:pPr>
      <w:r w:rsidRPr="0085290C">
        <w:t>28.</w:t>
      </w:r>
      <w:r w:rsidRPr="0085290C">
        <w:tab/>
        <w:t xml:space="preserve">Smart Speaker Penetration Hits 20% of U.S. Wi-Fi Households. </w:t>
      </w:r>
      <w:r w:rsidRPr="0085290C">
        <w:rPr>
          <w:i/>
          <w:iCs/>
        </w:rPr>
        <w:t>comScore, Inc.</w:t>
      </w:r>
      <w:r w:rsidRPr="0085290C">
        <w:t xml:space="preserve"> Retrieved September 24, 2018 from http://www.comscore.com/Insights/Blog/Smart-Speaker-Penetration-Hits-20-Percent-of-US-Wi-Fi-Households</w:t>
      </w:r>
    </w:p>
    <w:p w14:paraId="096C5463" w14:textId="77777777" w:rsidR="0085290C" w:rsidRPr="0085290C" w:rsidRDefault="0085290C" w:rsidP="0085290C">
      <w:pPr>
        <w:pStyle w:val="Bibliography"/>
      </w:pPr>
      <w:r w:rsidRPr="0085290C">
        <w:lastRenderedPageBreak/>
        <w:t>29.</w:t>
      </w:r>
      <w:r w:rsidRPr="0085290C">
        <w:tab/>
        <w:t xml:space="preserve">Google Home to sell for $129, launches on November 4. </w:t>
      </w:r>
      <w:r w:rsidRPr="0085290C">
        <w:rPr>
          <w:i/>
          <w:iCs/>
        </w:rPr>
        <w:t>CNET</w:t>
      </w:r>
      <w:r w:rsidRPr="0085290C">
        <w:t>. Retrieved September 25, 2018 from https://www.cnet.com/news/google-home-to-sell-for-129-launches-on-november-4/</w:t>
      </w:r>
    </w:p>
    <w:p w14:paraId="1BEE01E7" w14:textId="77777777" w:rsidR="0085290C" w:rsidRPr="0085290C" w:rsidRDefault="0085290C" w:rsidP="0085290C">
      <w:pPr>
        <w:pStyle w:val="Bibliography"/>
      </w:pPr>
      <w:r w:rsidRPr="0085290C">
        <w:t>30.</w:t>
      </w:r>
      <w:r w:rsidRPr="0085290C">
        <w:tab/>
        <w:t xml:space="preserve">Google Home will go on sale today for $129, shipping November 4. </w:t>
      </w:r>
      <w:r w:rsidRPr="0085290C">
        <w:rPr>
          <w:i/>
          <w:iCs/>
        </w:rPr>
        <w:t>TechCrunch</w:t>
      </w:r>
      <w:r w:rsidRPr="0085290C">
        <w:t>. Retrieved September 25, 2018 from http://social.techcrunch.com/2016/10/04/say-hello-to-google-home/</w:t>
      </w:r>
    </w:p>
    <w:p w14:paraId="14CBCDA4" w14:textId="77777777" w:rsidR="0085290C" w:rsidRPr="0085290C" w:rsidRDefault="0085290C" w:rsidP="0085290C">
      <w:pPr>
        <w:pStyle w:val="Bibliography"/>
      </w:pPr>
      <w:r w:rsidRPr="0085290C">
        <w:t>31.</w:t>
      </w:r>
      <w:r w:rsidRPr="0085290C">
        <w:tab/>
        <w:t xml:space="preserve">Cisco Visual Networking Index: Global Mobile Data Traffic Forecast Update, 2016–2021 White Paper. </w:t>
      </w:r>
      <w:r w:rsidRPr="0085290C">
        <w:rPr>
          <w:i/>
          <w:iCs/>
        </w:rPr>
        <w:t>Cisco</w:t>
      </w:r>
      <w:r w:rsidRPr="0085290C">
        <w:t>. Retrieved September 24, 2018 from https://www.cisco.com/c/en/us/solutions/collateral/service-provider/visual-networking-index-vni/mobile-white-paper-c11-520862.html</w:t>
      </w:r>
    </w:p>
    <w:p w14:paraId="699CD46F" w14:textId="77777777" w:rsidR="0085290C" w:rsidRPr="0085290C" w:rsidRDefault="0085290C" w:rsidP="0085290C">
      <w:pPr>
        <w:pStyle w:val="Bibliography"/>
      </w:pPr>
      <w:r w:rsidRPr="0085290C">
        <w:t>32.</w:t>
      </w:r>
      <w:r w:rsidRPr="0085290C">
        <w:tab/>
        <w:t>Get Real-Time Crime and Safety Alerts With the Neighbors App | Ring. Retrieved November 22, 2018 from https://ring.com/neighbors</w:t>
      </w:r>
    </w:p>
    <w:p w14:paraId="408E8795" w14:textId="77777777" w:rsidR="0085290C" w:rsidRPr="0085290C" w:rsidRDefault="0085290C" w:rsidP="0085290C">
      <w:pPr>
        <w:pStyle w:val="Bibliography"/>
      </w:pPr>
      <w:r w:rsidRPr="0085290C">
        <w:t>33.</w:t>
      </w:r>
      <w:r w:rsidRPr="0085290C">
        <w:tab/>
        <w:t xml:space="preserve">Zigbee Alliance. </w:t>
      </w:r>
      <w:r w:rsidRPr="0085290C">
        <w:rPr>
          <w:i/>
          <w:iCs/>
        </w:rPr>
        <w:t>Zigbee Alliance</w:t>
      </w:r>
      <w:r w:rsidRPr="0085290C">
        <w:t>. Retrieved October 19, 2018 from https://www.zigbee.org/</w:t>
      </w:r>
    </w:p>
    <w:p w14:paraId="36F43021" w14:textId="77777777" w:rsidR="0085290C" w:rsidRPr="0085290C" w:rsidRDefault="0085290C" w:rsidP="0085290C">
      <w:pPr>
        <w:pStyle w:val="Bibliography"/>
      </w:pPr>
      <w:r w:rsidRPr="0085290C">
        <w:t>34.</w:t>
      </w:r>
      <w:r w:rsidRPr="0085290C">
        <w:tab/>
        <w:t>IFTTT helps your apps and devices work together. Retrieved October 19, 2018 from https://ifttt.com/</w:t>
      </w:r>
    </w:p>
    <w:p w14:paraId="50E72306" w14:textId="77777777" w:rsidR="0085290C" w:rsidRPr="0085290C" w:rsidRDefault="0085290C" w:rsidP="0085290C">
      <w:pPr>
        <w:pStyle w:val="Bibliography"/>
      </w:pPr>
      <w:r w:rsidRPr="0085290C">
        <w:t>35.</w:t>
      </w:r>
      <w:r w:rsidRPr="0085290C">
        <w:tab/>
        <w:t xml:space="preserve">Privacy in the Internet of Things: Threats and Challenges | Request PDF. </w:t>
      </w:r>
      <w:r w:rsidRPr="0085290C">
        <w:rPr>
          <w:i/>
          <w:iCs/>
        </w:rPr>
        <w:t>ResearchGate</w:t>
      </w:r>
      <w:r w:rsidRPr="0085290C">
        <w:t>. http://dx.doi.org/10.1002/sec.795</w:t>
      </w:r>
    </w:p>
    <w:p w14:paraId="4E37907E" w14:textId="77777777" w:rsidR="0085290C" w:rsidRPr="0085290C" w:rsidRDefault="0085290C" w:rsidP="0085290C">
      <w:pPr>
        <w:pStyle w:val="Bibliography"/>
      </w:pPr>
      <w:r w:rsidRPr="0085290C">
        <w:t>36.</w:t>
      </w:r>
      <w:r w:rsidRPr="0085290C">
        <w:tab/>
        <w:t xml:space="preserve">Video Doorbells. </w:t>
      </w:r>
      <w:r w:rsidRPr="0085290C">
        <w:rPr>
          <w:i/>
          <w:iCs/>
        </w:rPr>
        <w:t>Ring Team</w:t>
      </w:r>
      <w:r w:rsidRPr="0085290C">
        <w:t>. Retrieved October 19, 2018 from https://shop.ring.com/collections/video-doorbells</w:t>
      </w:r>
    </w:p>
    <w:p w14:paraId="44AF2084" w14:textId="77777777" w:rsidR="0085290C" w:rsidRPr="0085290C" w:rsidRDefault="0085290C" w:rsidP="0085290C">
      <w:pPr>
        <w:pStyle w:val="Bibliography"/>
      </w:pPr>
      <w:r w:rsidRPr="0085290C">
        <w:t>37.</w:t>
      </w:r>
      <w:r w:rsidRPr="0085290C">
        <w:tab/>
        <w:t xml:space="preserve">iOS - Home. </w:t>
      </w:r>
      <w:r w:rsidRPr="0085290C">
        <w:rPr>
          <w:i/>
          <w:iCs/>
        </w:rPr>
        <w:t>Apple</w:t>
      </w:r>
      <w:r w:rsidRPr="0085290C">
        <w:t>. Retrieved October 19, 2018 from https://www.apple.com/ios/home/</w:t>
      </w:r>
    </w:p>
    <w:p w14:paraId="0D7F53A1" w14:textId="77777777" w:rsidR="0085290C" w:rsidRPr="0085290C" w:rsidRDefault="0085290C" w:rsidP="0085290C">
      <w:pPr>
        <w:pStyle w:val="Bibliography"/>
      </w:pPr>
      <w:r w:rsidRPr="0085290C">
        <w:t>38.</w:t>
      </w:r>
      <w:r w:rsidRPr="0085290C">
        <w:tab/>
        <w:t xml:space="preserve">Home. </w:t>
      </w:r>
      <w:r w:rsidRPr="0085290C">
        <w:rPr>
          <w:i/>
          <w:iCs/>
        </w:rPr>
        <w:t>WyzeCam</w:t>
      </w:r>
      <w:r w:rsidRPr="0085290C">
        <w:t>. Retrieved October 19, 2018 from https://www.wyzecam.com/</w:t>
      </w:r>
    </w:p>
    <w:p w14:paraId="68B7FBA3" w14:textId="77777777" w:rsidR="0085290C" w:rsidRPr="0085290C" w:rsidRDefault="0085290C" w:rsidP="0085290C">
      <w:pPr>
        <w:pStyle w:val="Bibliography"/>
      </w:pPr>
      <w:r w:rsidRPr="0085290C">
        <w:t>39.</w:t>
      </w:r>
      <w:r w:rsidRPr="0085290C">
        <w:tab/>
        <w:t>Rethinking Access Control and Authentication for the Home Internet of Things (IoT) | USENIX. Retrieved October 18, 2018 from https://www.usenix.org/conference/usenixsecurity18/presentation/he</w:t>
      </w:r>
    </w:p>
    <w:p w14:paraId="753D863C" w14:textId="77777777" w:rsidR="0085290C" w:rsidRPr="0085290C" w:rsidRDefault="0085290C" w:rsidP="0085290C">
      <w:pPr>
        <w:pStyle w:val="Bibliography"/>
      </w:pPr>
      <w:r w:rsidRPr="0085290C">
        <w:t>40.</w:t>
      </w:r>
      <w:r w:rsidRPr="0085290C">
        <w:tab/>
        <w:t>Amazon Mechanical Turk. Retrieved October 19, 2018 from https://www.mturk.com/</w:t>
      </w:r>
    </w:p>
    <w:p w14:paraId="5453ACD3" w14:textId="77777777" w:rsidR="0085290C" w:rsidRPr="0085290C" w:rsidRDefault="0085290C" w:rsidP="0085290C">
      <w:pPr>
        <w:pStyle w:val="Bibliography"/>
      </w:pPr>
      <w:r w:rsidRPr="0085290C">
        <w:t>41.</w:t>
      </w:r>
      <w:r w:rsidRPr="0085290C">
        <w:tab/>
        <w:t xml:space="preserve">The Leading Research &amp; Experience Software. </w:t>
      </w:r>
      <w:r w:rsidRPr="0085290C">
        <w:rPr>
          <w:i/>
          <w:iCs/>
        </w:rPr>
        <w:t>Qualtrics</w:t>
      </w:r>
      <w:r w:rsidRPr="0085290C">
        <w:t>. Retrieved September 25, 2018 from https://www.qualtrics.com/</w:t>
      </w:r>
    </w:p>
    <w:p w14:paraId="7DED7C97" w14:textId="72C8BFB6" w:rsidR="00D32315" w:rsidRPr="003F70AB" w:rsidRDefault="00D96668" w:rsidP="00D96668">
      <w:pPr>
        <w:pStyle w:val="References"/>
        <w:numPr>
          <w:ilvl w:val="0"/>
          <w:numId w:val="0"/>
        </w:numPr>
        <w:ind w:left="360" w:hanging="360"/>
      </w:pPr>
      <w:r>
        <w:fldChar w:fldCharType="end"/>
      </w:r>
    </w:p>
    <w:sectPr w:rsidR="00D32315" w:rsidRPr="003F70AB" w:rsidSect="006B1D5B">
      <w:headerReference w:type="even" r:id="rId16"/>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461FF" w14:textId="77777777" w:rsidR="00A03641" w:rsidRDefault="00A03641">
      <w:r>
        <w:separator/>
      </w:r>
    </w:p>
  </w:endnote>
  <w:endnote w:type="continuationSeparator" w:id="0">
    <w:p w14:paraId="1B196844" w14:textId="77777777" w:rsidR="00A03641" w:rsidRDefault="00A03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TimesNewRomanPSMT">
    <w:altName w:val="Times New Roman"/>
    <w:panose1 w:val="020B0604020202020204"/>
    <w:charset w:val="00"/>
    <w:family w:val="auto"/>
    <w:pitch w:val="variable"/>
    <w:sig w:usb0="E0002AE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5B0B4" w14:textId="77777777" w:rsidR="00A03641" w:rsidRDefault="00A03641" w:rsidP="00443E9F">
      <w:pPr>
        <w:spacing w:after="0"/>
      </w:pPr>
      <w:r>
        <w:separator/>
      </w:r>
    </w:p>
  </w:footnote>
  <w:footnote w:type="continuationSeparator" w:id="0">
    <w:p w14:paraId="2229E8A9" w14:textId="77777777" w:rsidR="00A03641" w:rsidRDefault="00A03641" w:rsidP="00443E9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7D1C5" w14:textId="77777777" w:rsidR="002068B1" w:rsidRDefault="002068B1"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C740C51"/>
    <w:multiLevelType w:val="hybridMultilevel"/>
    <w:tmpl w:val="79D443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15:restartNumberingAfterBreak="0">
    <w:nsid w:val="46A61F99"/>
    <w:multiLevelType w:val="hybridMultilevel"/>
    <w:tmpl w:val="EB560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5"/>
  </w:num>
  <w:num w:numId="14">
    <w:abstractNumId w:val="14"/>
  </w:num>
  <w:num w:numId="15">
    <w:abstractNumId w:val="16"/>
  </w:num>
  <w:num w:numId="16">
    <w:abstractNumId w:val="11"/>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HIPaperNum" w:val="400"/>
  </w:docVars>
  <w:rsids>
    <w:rsidRoot w:val="004F7602"/>
    <w:rsid w:val="00007440"/>
    <w:rsid w:val="000127ED"/>
    <w:rsid w:val="00012912"/>
    <w:rsid w:val="0001659E"/>
    <w:rsid w:val="00024D75"/>
    <w:rsid w:val="00025C87"/>
    <w:rsid w:val="00031B6D"/>
    <w:rsid w:val="000333DE"/>
    <w:rsid w:val="0003450C"/>
    <w:rsid w:val="00040794"/>
    <w:rsid w:val="0004287A"/>
    <w:rsid w:val="0004361F"/>
    <w:rsid w:val="0005204C"/>
    <w:rsid w:val="00055071"/>
    <w:rsid w:val="00055598"/>
    <w:rsid w:val="00055F90"/>
    <w:rsid w:val="000576A2"/>
    <w:rsid w:val="000728F3"/>
    <w:rsid w:val="00072B3A"/>
    <w:rsid w:val="00073DCD"/>
    <w:rsid w:val="0007494A"/>
    <w:rsid w:val="000807C9"/>
    <w:rsid w:val="0008358A"/>
    <w:rsid w:val="000837C9"/>
    <w:rsid w:val="00086BE5"/>
    <w:rsid w:val="000920B8"/>
    <w:rsid w:val="000A31CF"/>
    <w:rsid w:val="000A3852"/>
    <w:rsid w:val="000B0F79"/>
    <w:rsid w:val="000B65A4"/>
    <w:rsid w:val="000B6A11"/>
    <w:rsid w:val="000B72DA"/>
    <w:rsid w:val="000C7206"/>
    <w:rsid w:val="000D0ADD"/>
    <w:rsid w:val="000D6111"/>
    <w:rsid w:val="000E08F5"/>
    <w:rsid w:val="000E4445"/>
    <w:rsid w:val="000E5328"/>
    <w:rsid w:val="000E69B1"/>
    <w:rsid w:val="000E6F89"/>
    <w:rsid w:val="000F181C"/>
    <w:rsid w:val="000F19BD"/>
    <w:rsid w:val="000F4B8F"/>
    <w:rsid w:val="0010082E"/>
    <w:rsid w:val="0010210D"/>
    <w:rsid w:val="00103A63"/>
    <w:rsid w:val="001105CA"/>
    <w:rsid w:val="001142E1"/>
    <w:rsid w:val="00114577"/>
    <w:rsid w:val="00121EE5"/>
    <w:rsid w:val="0012279B"/>
    <w:rsid w:val="00123CFD"/>
    <w:rsid w:val="00137145"/>
    <w:rsid w:val="00137454"/>
    <w:rsid w:val="00144E2E"/>
    <w:rsid w:val="00145F96"/>
    <w:rsid w:val="001465AB"/>
    <w:rsid w:val="001500FF"/>
    <w:rsid w:val="0015084C"/>
    <w:rsid w:val="00151FAA"/>
    <w:rsid w:val="00154464"/>
    <w:rsid w:val="00161911"/>
    <w:rsid w:val="0016343B"/>
    <w:rsid w:val="0017799B"/>
    <w:rsid w:val="00181B25"/>
    <w:rsid w:val="00181BDF"/>
    <w:rsid w:val="001844ED"/>
    <w:rsid w:val="00186236"/>
    <w:rsid w:val="00191462"/>
    <w:rsid w:val="00197B90"/>
    <w:rsid w:val="001B1B27"/>
    <w:rsid w:val="001B61B5"/>
    <w:rsid w:val="001C283F"/>
    <w:rsid w:val="001C2A81"/>
    <w:rsid w:val="001C4574"/>
    <w:rsid w:val="001C7697"/>
    <w:rsid w:val="001D29E1"/>
    <w:rsid w:val="001D62BE"/>
    <w:rsid w:val="001E38EF"/>
    <w:rsid w:val="001E5C50"/>
    <w:rsid w:val="001F042A"/>
    <w:rsid w:val="001F062E"/>
    <w:rsid w:val="001F40BF"/>
    <w:rsid w:val="001F4952"/>
    <w:rsid w:val="001F4B3C"/>
    <w:rsid w:val="0020192F"/>
    <w:rsid w:val="002022E4"/>
    <w:rsid w:val="002028D3"/>
    <w:rsid w:val="00203DDD"/>
    <w:rsid w:val="00206458"/>
    <w:rsid w:val="002068B1"/>
    <w:rsid w:val="00210191"/>
    <w:rsid w:val="0021074D"/>
    <w:rsid w:val="00214551"/>
    <w:rsid w:val="00224BC3"/>
    <w:rsid w:val="00227741"/>
    <w:rsid w:val="002325F0"/>
    <w:rsid w:val="0023326D"/>
    <w:rsid w:val="00235D83"/>
    <w:rsid w:val="00241029"/>
    <w:rsid w:val="0024113A"/>
    <w:rsid w:val="00242651"/>
    <w:rsid w:val="002477DF"/>
    <w:rsid w:val="00251B3D"/>
    <w:rsid w:val="0025707B"/>
    <w:rsid w:val="00262B49"/>
    <w:rsid w:val="00263558"/>
    <w:rsid w:val="002639F6"/>
    <w:rsid w:val="002727A0"/>
    <w:rsid w:val="00272DB6"/>
    <w:rsid w:val="0027683F"/>
    <w:rsid w:val="002805DB"/>
    <w:rsid w:val="002817B2"/>
    <w:rsid w:val="0028496D"/>
    <w:rsid w:val="002862A4"/>
    <w:rsid w:val="0029074D"/>
    <w:rsid w:val="00291D11"/>
    <w:rsid w:val="00294982"/>
    <w:rsid w:val="002A09A3"/>
    <w:rsid w:val="002A2DAD"/>
    <w:rsid w:val="002A37B1"/>
    <w:rsid w:val="002B5B77"/>
    <w:rsid w:val="002C3318"/>
    <w:rsid w:val="002C6130"/>
    <w:rsid w:val="002C742A"/>
    <w:rsid w:val="002D0AB1"/>
    <w:rsid w:val="002D1FCF"/>
    <w:rsid w:val="002D41E8"/>
    <w:rsid w:val="002E0915"/>
    <w:rsid w:val="002E3EEC"/>
    <w:rsid w:val="002E55B4"/>
    <w:rsid w:val="002F61EC"/>
    <w:rsid w:val="002F7A09"/>
    <w:rsid w:val="00301BA2"/>
    <w:rsid w:val="0030548A"/>
    <w:rsid w:val="00310376"/>
    <w:rsid w:val="00311723"/>
    <w:rsid w:val="003123C3"/>
    <w:rsid w:val="0031607A"/>
    <w:rsid w:val="003175C2"/>
    <w:rsid w:val="00320334"/>
    <w:rsid w:val="00321CA6"/>
    <w:rsid w:val="003244A7"/>
    <w:rsid w:val="00331AFF"/>
    <w:rsid w:val="0033300D"/>
    <w:rsid w:val="003352F9"/>
    <w:rsid w:val="003365E2"/>
    <w:rsid w:val="00340493"/>
    <w:rsid w:val="003500C6"/>
    <w:rsid w:val="00351B26"/>
    <w:rsid w:val="003521DC"/>
    <w:rsid w:val="00352FD6"/>
    <w:rsid w:val="0035323D"/>
    <w:rsid w:val="00354AC8"/>
    <w:rsid w:val="00354D90"/>
    <w:rsid w:val="00355923"/>
    <w:rsid w:val="00360900"/>
    <w:rsid w:val="003644E7"/>
    <w:rsid w:val="00364D65"/>
    <w:rsid w:val="00373F8D"/>
    <w:rsid w:val="00380FA6"/>
    <w:rsid w:val="003841D8"/>
    <w:rsid w:val="003856DC"/>
    <w:rsid w:val="00390FDA"/>
    <w:rsid w:val="00391024"/>
    <w:rsid w:val="0039156C"/>
    <w:rsid w:val="003918C7"/>
    <w:rsid w:val="003948CB"/>
    <w:rsid w:val="00394FFE"/>
    <w:rsid w:val="00395A35"/>
    <w:rsid w:val="00396BBA"/>
    <w:rsid w:val="003A24F8"/>
    <w:rsid w:val="003A6F53"/>
    <w:rsid w:val="003A7DC7"/>
    <w:rsid w:val="003A7E6B"/>
    <w:rsid w:val="003B07DF"/>
    <w:rsid w:val="003B1F3C"/>
    <w:rsid w:val="003B2D77"/>
    <w:rsid w:val="003B37A4"/>
    <w:rsid w:val="003B3BF1"/>
    <w:rsid w:val="003B4EB4"/>
    <w:rsid w:val="003B5644"/>
    <w:rsid w:val="003B6DA0"/>
    <w:rsid w:val="003C10CE"/>
    <w:rsid w:val="003D5402"/>
    <w:rsid w:val="003D7F56"/>
    <w:rsid w:val="003E1FB5"/>
    <w:rsid w:val="003E3C69"/>
    <w:rsid w:val="003F16E3"/>
    <w:rsid w:val="003F70AB"/>
    <w:rsid w:val="003F749D"/>
    <w:rsid w:val="004008AE"/>
    <w:rsid w:val="00400FCB"/>
    <w:rsid w:val="00402598"/>
    <w:rsid w:val="0041136C"/>
    <w:rsid w:val="0041270E"/>
    <w:rsid w:val="0041673B"/>
    <w:rsid w:val="0042374E"/>
    <w:rsid w:val="00425028"/>
    <w:rsid w:val="00425DA2"/>
    <w:rsid w:val="00431B38"/>
    <w:rsid w:val="0043201E"/>
    <w:rsid w:val="00435C79"/>
    <w:rsid w:val="00443E9F"/>
    <w:rsid w:val="00452422"/>
    <w:rsid w:val="00454A5E"/>
    <w:rsid w:val="00462124"/>
    <w:rsid w:val="00464A39"/>
    <w:rsid w:val="004662AE"/>
    <w:rsid w:val="0046771C"/>
    <w:rsid w:val="00474471"/>
    <w:rsid w:val="00480565"/>
    <w:rsid w:val="00480F98"/>
    <w:rsid w:val="00493EDB"/>
    <w:rsid w:val="004B241B"/>
    <w:rsid w:val="004B3102"/>
    <w:rsid w:val="004B35DA"/>
    <w:rsid w:val="004B4E2C"/>
    <w:rsid w:val="004B56AC"/>
    <w:rsid w:val="004B5AF6"/>
    <w:rsid w:val="004C3AB4"/>
    <w:rsid w:val="004D31B0"/>
    <w:rsid w:val="004E1C61"/>
    <w:rsid w:val="004E6530"/>
    <w:rsid w:val="004E7C0E"/>
    <w:rsid w:val="004F0FC6"/>
    <w:rsid w:val="004F5754"/>
    <w:rsid w:val="004F7602"/>
    <w:rsid w:val="004F7A15"/>
    <w:rsid w:val="005004D4"/>
    <w:rsid w:val="00504ABA"/>
    <w:rsid w:val="00505DFC"/>
    <w:rsid w:val="00505E1B"/>
    <w:rsid w:val="00506933"/>
    <w:rsid w:val="00507848"/>
    <w:rsid w:val="0052518C"/>
    <w:rsid w:val="00526FB1"/>
    <w:rsid w:val="005320F4"/>
    <w:rsid w:val="005327F1"/>
    <w:rsid w:val="0053713C"/>
    <w:rsid w:val="00541E5C"/>
    <w:rsid w:val="00547E53"/>
    <w:rsid w:val="00551456"/>
    <w:rsid w:val="00552C72"/>
    <w:rsid w:val="00553092"/>
    <w:rsid w:val="00560E90"/>
    <w:rsid w:val="00565A0A"/>
    <w:rsid w:val="00577C75"/>
    <w:rsid w:val="00582DCA"/>
    <w:rsid w:val="00583589"/>
    <w:rsid w:val="00586FE5"/>
    <w:rsid w:val="00587B87"/>
    <w:rsid w:val="00591C69"/>
    <w:rsid w:val="00596263"/>
    <w:rsid w:val="005A1DB7"/>
    <w:rsid w:val="005A2C27"/>
    <w:rsid w:val="005B4601"/>
    <w:rsid w:val="005B63E4"/>
    <w:rsid w:val="005C0FDD"/>
    <w:rsid w:val="005C216A"/>
    <w:rsid w:val="005C632C"/>
    <w:rsid w:val="005D144D"/>
    <w:rsid w:val="005D1A7C"/>
    <w:rsid w:val="005D4A32"/>
    <w:rsid w:val="005D5B3D"/>
    <w:rsid w:val="005E10DB"/>
    <w:rsid w:val="005E3675"/>
    <w:rsid w:val="005E3A00"/>
    <w:rsid w:val="005E5326"/>
    <w:rsid w:val="005E6519"/>
    <w:rsid w:val="005E7B56"/>
    <w:rsid w:val="005F71F3"/>
    <w:rsid w:val="0060039B"/>
    <w:rsid w:val="006048E3"/>
    <w:rsid w:val="0061007B"/>
    <w:rsid w:val="006127F1"/>
    <w:rsid w:val="00613D18"/>
    <w:rsid w:val="00615B0F"/>
    <w:rsid w:val="00625EC1"/>
    <w:rsid w:val="006269FF"/>
    <w:rsid w:val="00626F42"/>
    <w:rsid w:val="00627420"/>
    <w:rsid w:val="00632F1C"/>
    <w:rsid w:val="00635039"/>
    <w:rsid w:val="00635D5B"/>
    <w:rsid w:val="00637EBF"/>
    <w:rsid w:val="006619D3"/>
    <w:rsid w:val="00663A28"/>
    <w:rsid w:val="00672138"/>
    <w:rsid w:val="0067248E"/>
    <w:rsid w:val="00684747"/>
    <w:rsid w:val="00690263"/>
    <w:rsid w:val="0069261B"/>
    <w:rsid w:val="00695F7C"/>
    <w:rsid w:val="00696A0F"/>
    <w:rsid w:val="006973A2"/>
    <w:rsid w:val="006A0290"/>
    <w:rsid w:val="006A620B"/>
    <w:rsid w:val="006A67CF"/>
    <w:rsid w:val="006A74DA"/>
    <w:rsid w:val="006B0C82"/>
    <w:rsid w:val="006B1D5B"/>
    <w:rsid w:val="006B3F1F"/>
    <w:rsid w:val="006B7A8B"/>
    <w:rsid w:val="006C4D01"/>
    <w:rsid w:val="006D5E18"/>
    <w:rsid w:val="006D6F59"/>
    <w:rsid w:val="006E19C7"/>
    <w:rsid w:val="006E401D"/>
    <w:rsid w:val="006E536B"/>
    <w:rsid w:val="006F14D8"/>
    <w:rsid w:val="006F61A5"/>
    <w:rsid w:val="006F7786"/>
    <w:rsid w:val="006F7E70"/>
    <w:rsid w:val="007031CC"/>
    <w:rsid w:val="0070567E"/>
    <w:rsid w:val="00707674"/>
    <w:rsid w:val="007078B9"/>
    <w:rsid w:val="00725786"/>
    <w:rsid w:val="007273FB"/>
    <w:rsid w:val="00727827"/>
    <w:rsid w:val="00734875"/>
    <w:rsid w:val="007377E9"/>
    <w:rsid w:val="00741578"/>
    <w:rsid w:val="00742A34"/>
    <w:rsid w:val="007476E9"/>
    <w:rsid w:val="00752A83"/>
    <w:rsid w:val="007578DC"/>
    <w:rsid w:val="00761FD3"/>
    <w:rsid w:val="00763C15"/>
    <w:rsid w:val="00764F75"/>
    <w:rsid w:val="00770435"/>
    <w:rsid w:val="00772EE0"/>
    <w:rsid w:val="00780473"/>
    <w:rsid w:val="00782280"/>
    <w:rsid w:val="00785E84"/>
    <w:rsid w:val="00785F57"/>
    <w:rsid w:val="00787E1F"/>
    <w:rsid w:val="007A1C30"/>
    <w:rsid w:val="007A43F0"/>
    <w:rsid w:val="007A5D8C"/>
    <w:rsid w:val="007C0F32"/>
    <w:rsid w:val="007C2C06"/>
    <w:rsid w:val="007C5D81"/>
    <w:rsid w:val="007C67B0"/>
    <w:rsid w:val="007C7E48"/>
    <w:rsid w:val="007D138E"/>
    <w:rsid w:val="007D152D"/>
    <w:rsid w:val="007D187D"/>
    <w:rsid w:val="007D211B"/>
    <w:rsid w:val="007D53EE"/>
    <w:rsid w:val="007E174B"/>
    <w:rsid w:val="007E357C"/>
    <w:rsid w:val="007E3A01"/>
    <w:rsid w:val="007E5041"/>
    <w:rsid w:val="007E519B"/>
    <w:rsid w:val="007E587A"/>
    <w:rsid w:val="007F1FB8"/>
    <w:rsid w:val="007F61EF"/>
    <w:rsid w:val="007F645F"/>
    <w:rsid w:val="007F6EC9"/>
    <w:rsid w:val="007F7B59"/>
    <w:rsid w:val="00803349"/>
    <w:rsid w:val="00810ADD"/>
    <w:rsid w:val="00813309"/>
    <w:rsid w:val="008134A2"/>
    <w:rsid w:val="00830BB0"/>
    <w:rsid w:val="00830C4D"/>
    <w:rsid w:val="008376D8"/>
    <w:rsid w:val="00843273"/>
    <w:rsid w:val="0085290C"/>
    <w:rsid w:val="00853A06"/>
    <w:rsid w:val="00855456"/>
    <w:rsid w:val="00855679"/>
    <w:rsid w:val="008639E0"/>
    <w:rsid w:val="00864300"/>
    <w:rsid w:val="008735E6"/>
    <w:rsid w:val="008804AB"/>
    <w:rsid w:val="0088145B"/>
    <w:rsid w:val="00884710"/>
    <w:rsid w:val="00887D45"/>
    <w:rsid w:val="00890225"/>
    <w:rsid w:val="00890771"/>
    <w:rsid w:val="00895AEA"/>
    <w:rsid w:val="008B3DEF"/>
    <w:rsid w:val="008B7D88"/>
    <w:rsid w:val="008C2396"/>
    <w:rsid w:val="008C3181"/>
    <w:rsid w:val="008C368C"/>
    <w:rsid w:val="008C41ED"/>
    <w:rsid w:val="008C4FA5"/>
    <w:rsid w:val="008D07FD"/>
    <w:rsid w:val="008D6DB9"/>
    <w:rsid w:val="008F2ECC"/>
    <w:rsid w:val="008F6DC8"/>
    <w:rsid w:val="00900A2A"/>
    <w:rsid w:val="00901095"/>
    <w:rsid w:val="0090145C"/>
    <w:rsid w:val="00903525"/>
    <w:rsid w:val="00904A50"/>
    <w:rsid w:val="00912676"/>
    <w:rsid w:val="00916282"/>
    <w:rsid w:val="00917777"/>
    <w:rsid w:val="00920E4A"/>
    <w:rsid w:val="00921363"/>
    <w:rsid w:val="009219A9"/>
    <w:rsid w:val="00923416"/>
    <w:rsid w:val="00923C06"/>
    <w:rsid w:val="0092466B"/>
    <w:rsid w:val="009375E5"/>
    <w:rsid w:val="009402CA"/>
    <w:rsid w:val="00940965"/>
    <w:rsid w:val="009415A8"/>
    <w:rsid w:val="00945B9A"/>
    <w:rsid w:val="00954859"/>
    <w:rsid w:val="00954F23"/>
    <w:rsid w:val="00957811"/>
    <w:rsid w:val="00960D73"/>
    <w:rsid w:val="0096366F"/>
    <w:rsid w:val="00963FB0"/>
    <w:rsid w:val="0096560A"/>
    <w:rsid w:val="00971A4C"/>
    <w:rsid w:val="00980E41"/>
    <w:rsid w:val="0098639C"/>
    <w:rsid w:val="009863CF"/>
    <w:rsid w:val="00992D8D"/>
    <w:rsid w:val="00993AB2"/>
    <w:rsid w:val="009A3CA1"/>
    <w:rsid w:val="009A4A02"/>
    <w:rsid w:val="009A62ED"/>
    <w:rsid w:val="009B22AF"/>
    <w:rsid w:val="009B41AE"/>
    <w:rsid w:val="009D0E6F"/>
    <w:rsid w:val="009D7A0B"/>
    <w:rsid w:val="009E078D"/>
    <w:rsid w:val="009E3B95"/>
    <w:rsid w:val="009E3CE1"/>
    <w:rsid w:val="009F1089"/>
    <w:rsid w:val="009F2B73"/>
    <w:rsid w:val="00A00B8B"/>
    <w:rsid w:val="00A020E4"/>
    <w:rsid w:val="00A032DF"/>
    <w:rsid w:val="00A03641"/>
    <w:rsid w:val="00A03CDD"/>
    <w:rsid w:val="00A060A0"/>
    <w:rsid w:val="00A1173C"/>
    <w:rsid w:val="00A3272B"/>
    <w:rsid w:val="00A3341F"/>
    <w:rsid w:val="00A3738D"/>
    <w:rsid w:val="00A42310"/>
    <w:rsid w:val="00A45B3C"/>
    <w:rsid w:val="00A45CEE"/>
    <w:rsid w:val="00A51AE3"/>
    <w:rsid w:val="00A52DB1"/>
    <w:rsid w:val="00A53D0A"/>
    <w:rsid w:val="00A56028"/>
    <w:rsid w:val="00A56217"/>
    <w:rsid w:val="00A616AC"/>
    <w:rsid w:val="00A62A70"/>
    <w:rsid w:val="00A631A3"/>
    <w:rsid w:val="00A6678D"/>
    <w:rsid w:val="00A71EF6"/>
    <w:rsid w:val="00A72455"/>
    <w:rsid w:val="00A7286E"/>
    <w:rsid w:val="00A729A3"/>
    <w:rsid w:val="00A8132E"/>
    <w:rsid w:val="00A87659"/>
    <w:rsid w:val="00A97470"/>
    <w:rsid w:val="00AA2111"/>
    <w:rsid w:val="00AA3788"/>
    <w:rsid w:val="00AA7718"/>
    <w:rsid w:val="00AB270D"/>
    <w:rsid w:val="00AB2711"/>
    <w:rsid w:val="00AB650B"/>
    <w:rsid w:val="00AB6E70"/>
    <w:rsid w:val="00AC2B33"/>
    <w:rsid w:val="00AC313D"/>
    <w:rsid w:val="00AC3FE4"/>
    <w:rsid w:val="00AC4066"/>
    <w:rsid w:val="00AC6808"/>
    <w:rsid w:val="00AC7B51"/>
    <w:rsid w:val="00AC7BE6"/>
    <w:rsid w:val="00AD2DB8"/>
    <w:rsid w:val="00AD3AF6"/>
    <w:rsid w:val="00AD6731"/>
    <w:rsid w:val="00AE1F59"/>
    <w:rsid w:val="00AE2552"/>
    <w:rsid w:val="00AE281B"/>
    <w:rsid w:val="00AE72A3"/>
    <w:rsid w:val="00AF0646"/>
    <w:rsid w:val="00AF33AA"/>
    <w:rsid w:val="00AF347A"/>
    <w:rsid w:val="00B00FC1"/>
    <w:rsid w:val="00B023D5"/>
    <w:rsid w:val="00B25B8F"/>
    <w:rsid w:val="00B26FEF"/>
    <w:rsid w:val="00B309B2"/>
    <w:rsid w:val="00B31403"/>
    <w:rsid w:val="00B37A9E"/>
    <w:rsid w:val="00B65137"/>
    <w:rsid w:val="00B748AF"/>
    <w:rsid w:val="00B7574A"/>
    <w:rsid w:val="00B77774"/>
    <w:rsid w:val="00B82F58"/>
    <w:rsid w:val="00B85EBD"/>
    <w:rsid w:val="00B9660B"/>
    <w:rsid w:val="00B973F9"/>
    <w:rsid w:val="00BA0D28"/>
    <w:rsid w:val="00BA57F0"/>
    <w:rsid w:val="00BA59E4"/>
    <w:rsid w:val="00BA714B"/>
    <w:rsid w:val="00BB348C"/>
    <w:rsid w:val="00BC466D"/>
    <w:rsid w:val="00BD2529"/>
    <w:rsid w:val="00BE132C"/>
    <w:rsid w:val="00BE521F"/>
    <w:rsid w:val="00BF3F60"/>
    <w:rsid w:val="00C06485"/>
    <w:rsid w:val="00C07EC8"/>
    <w:rsid w:val="00C24F04"/>
    <w:rsid w:val="00C337B2"/>
    <w:rsid w:val="00C35224"/>
    <w:rsid w:val="00C42DF6"/>
    <w:rsid w:val="00C463F4"/>
    <w:rsid w:val="00C51320"/>
    <w:rsid w:val="00C521F6"/>
    <w:rsid w:val="00C6685D"/>
    <w:rsid w:val="00C668FF"/>
    <w:rsid w:val="00C701D1"/>
    <w:rsid w:val="00C7283B"/>
    <w:rsid w:val="00C729F5"/>
    <w:rsid w:val="00C75C5C"/>
    <w:rsid w:val="00C83F7C"/>
    <w:rsid w:val="00C852D4"/>
    <w:rsid w:val="00C86273"/>
    <w:rsid w:val="00C86DD0"/>
    <w:rsid w:val="00C94279"/>
    <w:rsid w:val="00C949DB"/>
    <w:rsid w:val="00C966E6"/>
    <w:rsid w:val="00CA14C1"/>
    <w:rsid w:val="00CA1F35"/>
    <w:rsid w:val="00CA5766"/>
    <w:rsid w:val="00CB0482"/>
    <w:rsid w:val="00CB1674"/>
    <w:rsid w:val="00CB1DB1"/>
    <w:rsid w:val="00CB5D93"/>
    <w:rsid w:val="00CB68E8"/>
    <w:rsid w:val="00CC063E"/>
    <w:rsid w:val="00CC3423"/>
    <w:rsid w:val="00CC4479"/>
    <w:rsid w:val="00CC5A65"/>
    <w:rsid w:val="00CE28F2"/>
    <w:rsid w:val="00CE2CA7"/>
    <w:rsid w:val="00CE3F68"/>
    <w:rsid w:val="00CE4F64"/>
    <w:rsid w:val="00CE7D73"/>
    <w:rsid w:val="00CF2A42"/>
    <w:rsid w:val="00CF46FC"/>
    <w:rsid w:val="00D10462"/>
    <w:rsid w:val="00D1068D"/>
    <w:rsid w:val="00D118AB"/>
    <w:rsid w:val="00D11953"/>
    <w:rsid w:val="00D12810"/>
    <w:rsid w:val="00D145DC"/>
    <w:rsid w:val="00D155A0"/>
    <w:rsid w:val="00D170CB"/>
    <w:rsid w:val="00D21D00"/>
    <w:rsid w:val="00D32315"/>
    <w:rsid w:val="00D32E62"/>
    <w:rsid w:val="00D3324C"/>
    <w:rsid w:val="00D354AF"/>
    <w:rsid w:val="00D36FC4"/>
    <w:rsid w:val="00D45340"/>
    <w:rsid w:val="00D547AD"/>
    <w:rsid w:val="00D56A61"/>
    <w:rsid w:val="00D60FA7"/>
    <w:rsid w:val="00D646CF"/>
    <w:rsid w:val="00D65617"/>
    <w:rsid w:val="00D815F7"/>
    <w:rsid w:val="00D8319C"/>
    <w:rsid w:val="00D83968"/>
    <w:rsid w:val="00D84763"/>
    <w:rsid w:val="00D90F52"/>
    <w:rsid w:val="00D93431"/>
    <w:rsid w:val="00D96668"/>
    <w:rsid w:val="00DA17B8"/>
    <w:rsid w:val="00DA3363"/>
    <w:rsid w:val="00DA79F5"/>
    <w:rsid w:val="00DB2F9D"/>
    <w:rsid w:val="00DB7B90"/>
    <w:rsid w:val="00DC4290"/>
    <w:rsid w:val="00DD7665"/>
    <w:rsid w:val="00DE1746"/>
    <w:rsid w:val="00DE3B36"/>
    <w:rsid w:val="00DE4BFC"/>
    <w:rsid w:val="00DE5661"/>
    <w:rsid w:val="00DF40A4"/>
    <w:rsid w:val="00DF50B1"/>
    <w:rsid w:val="00E01CA7"/>
    <w:rsid w:val="00E024A7"/>
    <w:rsid w:val="00E0273E"/>
    <w:rsid w:val="00E12FC7"/>
    <w:rsid w:val="00E148A8"/>
    <w:rsid w:val="00E15687"/>
    <w:rsid w:val="00E21718"/>
    <w:rsid w:val="00E245C8"/>
    <w:rsid w:val="00E24FCD"/>
    <w:rsid w:val="00E25D1A"/>
    <w:rsid w:val="00E265DC"/>
    <w:rsid w:val="00E274E7"/>
    <w:rsid w:val="00E309BC"/>
    <w:rsid w:val="00E31A7A"/>
    <w:rsid w:val="00E343AD"/>
    <w:rsid w:val="00E35232"/>
    <w:rsid w:val="00E35A4C"/>
    <w:rsid w:val="00E36D56"/>
    <w:rsid w:val="00E40A35"/>
    <w:rsid w:val="00E62C54"/>
    <w:rsid w:val="00E64DDD"/>
    <w:rsid w:val="00E65B32"/>
    <w:rsid w:val="00E66CCF"/>
    <w:rsid w:val="00E710C4"/>
    <w:rsid w:val="00E7229A"/>
    <w:rsid w:val="00E735DA"/>
    <w:rsid w:val="00E77916"/>
    <w:rsid w:val="00E83226"/>
    <w:rsid w:val="00E833F8"/>
    <w:rsid w:val="00E83C9D"/>
    <w:rsid w:val="00E91D4F"/>
    <w:rsid w:val="00EA2FD2"/>
    <w:rsid w:val="00EA7449"/>
    <w:rsid w:val="00EB3CF4"/>
    <w:rsid w:val="00EC3E16"/>
    <w:rsid w:val="00EC54AB"/>
    <w:rsid w:val="00EC6E4B"/>
    <w:rsid w:val="00ED3D60"/>
    <w:rsid w:val="00EE16AA"/>
    <w:rsid w:val="00EE18FA"/>
    <w:rsid w:val="00EE4CD1"/>
    <w:rsid w:val="00EE7DDF"/>
    <w:rsid w:val="00EF01B1"/>
    <w:rsid w:val="00EF53FE"/>
    <w:rsid w:val="00EF561D"/>
    <w:rsid w:val="00EF77EB"/>
    <w:rsid w:val="00F01986"/>
    <w:rsid w:val="00F03BB6"/>
    <w:rsid w:val="00F100EF"/>
    <w:rsid w:val="00F11509"/>
    <w:rsid w:val="00F1319A"/>
    <w:rsid w:val="00F21A31"/>
    <w:rsid w:val="00F260E5"/>
    <w:rsid w:val="00F2740D"/>
    <w:rsid w:val="00F311C1"/>
    <w:rsid w:val="00F369CB"/>
    <w:rsid w:val="00F37195"/>
    <w:rsid w:val="00F37E6C"/>
    <w:rsid w:val="00F41687"/>
    <w:rsid w:val="00F43105"/>
    <w:rsid w:val="00F5437C"/>
    <w:rsid w:val="00F55296"/>
    <w:rsid w:val="00F56305"/>
    <w:rsid w:val="00F57DA9"/>
    <w:rsid w:val="00F6304C"/>
    <w:rsid w:val="00F66308"/>
    <w:rsid w:val="00F7054C"/>
    <w:rsid w:val="00F70BF5"/>
    <w:rsid w:val="00F70FB2"/>
    <w:rsid w:val="00F71803"/>
    <w:rsid w:val="00F71E17"/>
    <w:rsid w:val="00F76061"/>
    <w:rsid w:val="00F80394"/>
    <w:rsid w:val="00F82DC3"/>
    <w:rsid w:val="00F839AA"/>
    <w:rsid w:val="00F83D79"/>
    <w:rsid w:val="00F84D69"/>
    <w:rsid w:val="00F90E70"/>
    <w:rsid w:val="00F90FED"/>
    <w:rsid w:val="00F9254E"/>
    <w:rsid w:val="00FA1B14"/>
    <w:rsid w:val="00FA519E"/>
    <w:rsid w:val="00FB471F"/>
    <w:rsid w:val="00FB5FFE"/>
    <w:rsid w:val="00FC124F"/>
    <w:rsid w:val="00FC2C12"/>
    <w:rsid w:val="00FC3CF2"/>
    <w:rsid w:val="00FC5A94"/>
    <w:rsid w:val="00FC5AB6"/>
    <w:rsid w:val="00FD08E5"/>
    <w:rsid w:val="00FD30B0"/>
    <w:rsid w:val="00FD3E2C"/>
    <w:rsid w:val="00FD4B4B"/>
    <w:rsid w:val="00FD6F23"/>
    <w:rsid w:val="00FF2DD4"/>
    <w:rsid w:val="00FF3354"/>
    <w:rsid w:val="00FF6FFC"/>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15556041-7A72-8643-80CB-764BF4D88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11"/>
      </w:numPr>
      <w:spacing w:before="240" w:after="60"/>
      <w:outlineLvl w:val="3"/>
    </w:pPr>
    <w:rPr>
      <w:b/>
      <w:sz w:val="28"/>
    </w:rPr>
  </w:style>
  <w:style w:type="paragraph" w:styleId="Heading5">
    <w:name w:val="heading 5"/>
    <w:basedOn w:val="Normal"/>
    <w:next w:val="Normal"/>
    <w:qFormat/>
    <w:pPr>
      <w:numPr>
        <w:ilvl w:val="4"/>
        <w:numId w:val="11"/>
      </w:numPr>
      <w:spacing w:before="240" w:after="60"/>
      <w:outlineLvl w:val="4"/>
    </w:pPr>
    <w:rPr>
      <w:b/>
      <w:i/>
      <w:sz w:val="26"/>
    </w:rPr>
  </w:style>
  <w:style w:type="paragraph" w:styleId="Heading6">
    <w:name w:val="heading 6"/>
    <w:basedOn w:val="Normal"/>
    <w:next w:val="Normal"/>
    <w:qFormat/>
    <w:pPr>
      <w:numPr>
        <w:ilvl w:val="5"/>
        <w:numId w:val="11"/>
      </w:numPr>
      <w:spacing w:before="240" w:after="60"/>
      <w:outlineLvl w:val="5"/>
    </w:pPr>
    <w:rPr>
      <w:b/>
      <w:sz w:val="22"/>
    </w:rPr>
  </w:style>
  <w:style w:type="paragraph" w:styleId="Heading7">
    <w:name w:val="heading 7"/>
    <w:basedOn w:val="Normal"/>
    <w:next w:val="Normal"/>
    <w:qFormat/>
    <w:pPr>
      <w:numPr>
        <w:ilvl w:val="6"/>
        <w:numId w:val="11"/>
      </w:numPr>
      <w:spacing w:before="240" w:after="60"/>
      <w:outlineLvl w:val="6"/>
    </w:pPr>
  </w:style>
  <w:style w:type="paragraph" w:styleId="Heading8">
    <w:name w:val="heading 8"/>
    <w:basedOn w:val="Normal"/>
    <w:next w:val="Normal"/>
    <w:qFormat/>
    <w:pPr>
      <w:numPr>
        <w:ilvl w:val="7"/>
        <w:numId w:val="11"/>
      </w:numPr>
      <w:spacing w:before="240" w:after="60"/>
      <w:outlineLvl w:val="7"/>
    </w:pPr>
    <w:rPr>
      <w:i/>
    </w:rPr>
  </w:style>
  <w:style w:type="paragraph" w:styleId="Heading9">
    <w:name w:val="heading 9"/>
    <w:basedOn w:val="Normal"/>
    <w:next w:val="Normal"/>
    <w:qFormat/>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1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15"/>
      </w:numPr>
      <w:spacing w:before="60" w:after="0" w:line="240" w:lineRule="atLeast"/>
      <w:jc w:val="left"/>
    </w:pPr>
    <w:rPr>
      <w:rFonts w:ascii="Verdana" w:hAnsi="Verdana"/>
      <w:kern w:val="18"/>
      <w:sz w:val="17"/>
    </w:rPr>
  </w:style>
  <w:style w:type="paragraph" w:styleId="ListParagraph">
    <w:name w:val="List Paragraph"/>
    <w:basedOn w:val="Normal"/>
    <w:uiPriority w:val="34"/>
    <w:qFormat/>
    <w:rsid w:val="00635D5B"/>
    <w:pPr>
      <w:ind w:left="720"/>
      <w:contextualSpacing/>
    </w:pPr>
  </w:style>
  <w:style w:type="paragraph" w:styleId="Bibliography">
    <w:name w:val="Bibliography"/>
    <w:basedOn w:val="Normal"/>
    <w:next w:val="Normal"/>
    <w:uiPriority w:val="37"/>
    <w:unhideWhenUsed/>
    <w:rsid w:val="00D96668"/>
    <w:pPr>
      <w:tabs>
        <w:tab w:val="left" w:pos="260"/>
      </w:tabs>
      <w:spacing w:after="0"/>
      <w:ind w:left="264" w:hanging="264"/>
    </w:pPr>
  </w:style>
  <w:style w:type="character" w:styleId="Strong">
    <w:name w:val="Strong"/>
    <w:basedOn w:val="DefaultParagraphFont"/>
    <w:uiPriority w:val="22"/>
    <w:qFormat/>
    <w:rsid w:val="00A3341F"/>
    <w:rPr>
      <w:b/>
      <w:bCs/>
    </w:rPr>
  </w:style>
  <w:style w:type="character" w:customStyle="1" w:styleId="apple-converted-space">
    <w:name w:val="apple-converted-space"/>
    <w:basedOn w:val="DefaultParagraphFont"/>
    <w:rsid w:val="00A3341F"/>
  </w:style>
  <w:style w:type="table" w:styleId="TableGrid">
    <w:name w:val="Table Grid"/>
    <w:basedOn w:val="TableNormal"/>
    <w:uiPriority w:val="59"/>
    <w:rsid w:val="00C86D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62124"/>
    <w:rPr>
      <w:color w:val="605E5C"/>
      <w:shd w:val="clear" w:color="auto" w:fill="E1DFDD"/>
    </w:rPr>
  </w:style>
  <w:style w:type="paragraph" w:customStyle="1" w:styleId="Default">
    <w:name w:val="Default"/>
    <w:rsid w:val="00D815F7"/>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9861">
      <w:bodyDiv w:val="1"/>
      <w:marLeft w:val="0"/>
      <w:marRight w:val="0"/>
      <w:marTop w:val="0"/>
      <w:marBottom w:val="0"/>
      <w:divBdr>
        <w:top w:val="none" w:sz="0" w:space="0" w:color="auto"/>
        <w:left w:val="none" w:sz="0" w:space="0" w:color="auto"/>
        <w:bottom w:val="none" w:sz="0" w:space="0" w:color="auto"/>
        <w:right w:val="none" w:sz="0" w:space="0" w:color="auto"/>
      </w:divBdr>
    </w:div>
    <w:div w:id="53891591">
      <w:bodyDiv w:val="1"/>
      <w:marLeft w:val="0"/>
      <w:marRight w:val="0"/>
      <w:marTop w:val="0"/>
      <w:marBottom w:val="0"/>
      <w:divBdr>
        <w:top w:val="none" w:sz="0" w:space="0" w:color="auto"/>
        <w:left w:val="none" w:sz="0" w:space="0" w:color="auto"/>
        <w:bottom w:val="none" w:sz="0" w:space="0" w:color="auto"/>
        <w:right w:val="none" w:sz="0" w:space="0" w:color="auto"/>
      </w:divBdr>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45824882">
      <w:bodyDiv w:val="1"/>
      <w:marLeft w:val="0"/>
      <w:marRight w:val="0"/>
      <w:marTop w:val="0"/>
      <w:marBottom w:val="0"/>
      <w:divBdr>
        <w:top w:val="none" w:sz="0" w:space="0" w:color="auto"/>
        <w:left w:val="none" w:sz="0" w:space="0" w:color="auto"/>
        <w:bottom w:val="none" w:sz="0" w:space="0" w:color="auto"/>
        <w:right w:val="none" w:sz="0" w:space="0" w:color="auto"/>
      </w:divBdr>
    </w:div>
    <w:div w:id="203832767">
      <w:bodyDiv w:val="1"/>
      <w:marLeft w:val="0"/>
      <w:marRight w:val="0"/>
      <w:marTop w:val="0"/>
      <w:marBottom w:val="0"/>
      <w:divBdr>
        <w:top w:val="none" w:sz="0" w:space="0" w:color="auto"/>
        <w:left w:val="none" w:sz="0" w:space="0" w:color="auto"/>
        <w:bottom w:val="none" w:sz="0" w:space="0" w:color="auto"/>
        <w:right w:val="none" w:sz="0" w:space="0" w:color="auto"/>
      </w:divBdr>
    </w:div>
    <w:div w:id="215438447">
      <w:bodyDiv w:val="1"/>
      <w:marLeft w:val="0"/>
      <w:marRight w:val="0"/>
      <w:marTop w:val="0"/>
      <w:marBottom w:val="0"/>
      <w:divBdr>
        <w:top w:val="none" w:sz="0" w:space="0" w:color="auto"/>
        <w:left w:val="none" w:sz="0" w:space="0" w:color="auto"/>
        <w:bottom w:val="none" w:sz="0" w:space="0" w:color="auto"/>
        <w:right w:val="none" w:sz="0" w:space="0" w:color="auto"/>
      </w:divBdr>
    </w:div>
    <w:div w:id="263347940">
      <w:bodyDiv w:val="1"/>
      <w:marLeft w:val="0"/>
      <w:marRight w:val="0"/>
      <w:marTop w:val="0"/>
      <w:marBottom w:val="0"/>
      <w:divBdr>
        <w:top w:val="none" w:sz="0" w:space="0" w:color="auto"/>
        <w:left w:val="none" w:sz="0" w:space="0" w:color="auto"/>
        <w:bottom w:val="none" w:sz="0" w:space="0" w:color="auto"/>
        <w:right w:val="none" w:sz="0" w:space="0" w:color="auto"/>
      </w:divBdr>
    </w:div>
    <w:div w:id="34675840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7727976">
      <w:bodyDiv w:val="1"/>
      <w:marLeft w:val="0"/>
      <w:marRight w:val="0"/>
      <w:marTop w:val="0"/>
      <w:marBottom w:val="0"/>
      <w:divBdr>
        <w:top w:val="none" w:sz="0" w:space="0" w:color="auto"/>
        <w:left w:val="none" w:sz="0" w:space="0" w:color="auto"/>
        <w:bottom w:val="none" w:sz="0" w:space="0" w:color="auto"/>
        <w:right w:val="none" w:sz="0" w:space="0" w:color="auto"/>
      </w:divBdr>
    </w:div>
    <w:div w:id="461852820">
      <w:bodyDiv w:val="1"/>
      <w:marLeft w:val="0"/>
      <w:marRight w:val="0"/>
      <w:marTop w:val="0"/>
      <w:marBottom w:val="0"/>
      <w:divBdr>
        <w:top w:val="none" w:sz="0" w:space="0" w:color="auto"/>
        <w:left w:val="none" w:sz="0" w:space="0" w:color="auto"/>
        <w:bottom w:val="none" w:sz="0" w:space="0" w:color="auto"/>
        <w:right w:val="none" w:sz="0" w:space="0" w:color="auto"/>
      </w:divBdr>
      <w:divsChild>
        <w:div w:id="1909850640">
          <w:marLeft w:val="547"/>
          <w:marRight w:val="0"/>
          <w:marTop w:val="0"/>
          <w:marBottom w:val="0"/>
          <w:divBdr>
            <w:top w:val="none" w:sz="0" w:space="0" w:color="auto"/>
            <w:left w:val="none" w:sz="0" w:space="0" w:color="auto"/>
            <w:bottom w:val="none" w:sz="0" w:space="0" w:color="auto"/>
            <w:right w:val="none" w:sz="0" w:space="0" w:color="auto"/>
          </w:divBdr>
        </w:div>
      </w:divsChild>
    </w:div>
    <w:div w:id="470640503">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27372516">
      <w:bodyDiv w:val="1"/>
      <w:marLeft w:val="0"/>
      <w:marRight w:val="0"/>
      <w:marTop w:val="0"/>
      <w:marBottom w:val="0"/>
      <w:divBdr>
        <w:top w:val="none" w:sz="0" w:space="0" w:color="auto"/>
        <w:left w:val="none" w:sz="0" w:space="0" w:color="auto"/>
        <w:bottom w:val="none" w:sz="0" w:space="0" w:color="auto"/>
        <w:right w:val="none" w:sz="0" w:space="0" w:color="auto"/>
      </w:divBdr>
    </w:div>
    <w:div w:id="592669515">
      <w:bodyDiv w:val="1"/>
      <w:marLeft w:val="0"/>
      <w:marRight w:val="0"/>
      <w:marTop w:val="0"/>
      <w:marBottom w:val="0"/>
      <w:divBdr>
        <w:top w:val="none" w:sz="0" w:space="0" w:color="auto"/>
        <w:left w:val="none" w:sz="0" w:space="0" w:color="auto"/>
        <w:bottom w:val="none" w:sz="0" w:space="0" w:color="auto"/>
        <w:right w:val="none" w:sz="0" w:space="0" w:color="auto"/>
      </w:divBdr>
    </w:div>
    <w:div w:id="612594204">
      <w:bodyDiv w:val="1"/>
      <w:marLeft w:val="0"/>
      <w:marRight w:val="0"/>
      <w:marTop w:val="0"/>
      <w:marBottom w:val="0"/>
      <w:divBdr>
        <w:top w:val="none" w:sz="0" w:space="0" w:color="auto"/>
        <w:left w:val="none" w:sz="0" w:space="0" w:color="auto"/>
        <w:bottom w:val="none" w:sz="0" w:space="0" w:color="auto"/>
        <w:right w:val="none" w:sz="0" w:space="0" w:color="auto"/>
      </w:divBdr>
    </w:div>
    <w:div w:id="615328746">
      <w:bodyDiv w:val="1"/>
      <w:marLeft w:val="0"/>
      <w:marRight w:val="0"/>
      <w:marTop w:val="0"/>
      <w:marBottom w:val="0"/>
      <w:divBdr>
        <w:top w:val="none" w:sz="0" w:space="0" w:color="auto"/>
        <w:left w:val="none" w:sz="0" w:space="0" w:color="auto"/>
        <w:bottom w:val="none" w:sz="0" w:space="0" w:color="auto"/>
        <w:right w:val="none" w:sz="0" w:space="0" w:color="auto"/>
      </w:divBdr>
    </w:div>
    <w:div w:id="616185594">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44895135">
      <w:bodyDiv w:val="1"/>
      <w:marLeft w:val="0"/>
      <w:marRight w:val="0"/>
      <w:marTop w:val="0"/>
      <w:marBottom w:val="0"/>
      <w:divBdr>
        <w:top w:val="none" w:sz="0" w:space="0" w:color="auto"/>
        <w:left w:val="none" w:sz="0" w:space="0" w:color="auto"/>
        <w:bottom w:val="none" w:sz="0" w:space="0" w:color="auto"/>
        <w:right w:val="none" w:sz="0" w:space="0" w:color="auto"/>
      </w:divBdr>
    </w:div>
    <w:div w:id="662859896">
      <w:bodyDiv w:val="1"/>
      <w:marLeft w:val="0"/>
      <w:marRight w:val="0"/>
      <w:marTop w:val="0"/>
      <w:marBottom w:val="0"/>
      <w:divBdr>
        <w:top w:val="none" w:sz="0" w:space="0" w:color="auto"/>
        <w:left w:val="none" w:sz="0" w:space="0" w:color="auto"/>
        <w:bottom w:val="none" w:sz="0" w:space="0" w:color="auto"/>
        <w:right w:val="none" w:sz="0" w:space="0" w:color="auto"/>
      </w:divBdr>
      <w:divsChild>
        <w:div w:id="284653587">
          <w:marLeft w:val="0"/>
          <w:marRight w:val="0"/>
          <w:marTop w:val="0"/>
          <w:marBottom w:val="0"/>
          <w:divBdr>
            <w:top w:val="none" w:sz="0" w:space="0" w:color="auto"/>
            <w:left w:val="none" w:sz="0" w:space="0" w:color="auto"/>
            <w:bottom w:val="none" w:sz="0" w:space="0" w:color="auto"/>
            <w:right w:val="none" w:sz="0" w:space="0" w:color="auto"/>
          </w:divBdr>
          <w:divsChild>
            <w:div w:id="166673920">
              <w:marLeft w:val="0"/>
              <w:marRight w:val="0"/>
              <w:marTop w:val="0"/>
              <w:marBottom w:val="0"/>
              <w:divBdr>
                <w:top w:val="none" w:sz="0" w:space="0" w:color="auto"/>
                <w:left w:val="none" w:sz="0" w:space="0" w:color="auto"/>
                <w:bottom w:val="none" w:sz="0" w:space="0" w:color="auto"/>
                <w:right w:val="none" w:sz="0" w:space="0" w:color="auto"/>
              </w:divBdr>
              <w:divsChild>
                <w:div w:id="16399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86070596">
      <w:bodyDiv w:val="1"/>
      <w:marLeft w:val="0"/>
      <w:marRight w:val="0"/>
      <w:marTop w:val="0"/>
      <w:marBottom w:val="0"/>
      <w:divBdr>
        <w:top w:val="none" w:sz="0" w:space="0" w:color="auto"/>
        <w:left w:val="none" w:sz="0" w:space="0" w:color="auto"/>
        <w:bottom w:val="none" w:sz="0" w:space="0" w:color="auto"/>
        <w:right w:val="none" w:sz="0" w:space="0" w:color="auto"/>
      </w:divBdr>
      <w:divsChild>
        <w:div w:id="1427380240">
          <w:marLeft w:val="0"/>
          <w:marRight w:val="0"/>
          <w:marTop w:val="0"/>
          <w:marBottom w:val="0"/>
          <w:divBdr>
            <w:top w:val="none" w:sz="0" w:space="0" w:color="auto"/>
            <w:left w:val="none" w:sz="0" w:space="0" w:color="auto"/>
            <w:bottom w:val="none" w:sz="0" w:space="0" w:color="auto"/>
            <w:right w:val="none" w:sz="0" w:space="0" w:color="auto"/>
          </w:divBdr>
          <w:divsChild>
            <w:div w:id="2102598720">
              <w:marLeft w:val="0"/>
              <w:marRight w:val="0"/>
              <w:marTop w:val="0"/>
              <w:marBottom w:val="0"/>
              <w:divBdr>
                <w:top w:val="none" w:sz="0" w:space="0" w:color="auto"/>
                <w:left w:val="none" w:sz="0" w:space="0" w:color="auto"/>
                <w:bottom w:val="none" w:sz="0" w:space="0" w:color="auto"/>
                <w:right w:val="none" w:sz="0" w:space="0" w:color="auto"/>
              </w:divBdr>
              <w:divsChild>
                <w:div w:id="81803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815641">
      <w:bodyDiv w:val="1"/>
      <w:marLeft w:val="0"/>
      <w:marRight w:val="0"/>
      <w:marTop w:val="0"/>
      <w:marBottom w:val="0"/>
      <w:divBdr>
        <w:top w:val="none" w:sz="0" w:space="0" w:color="auto"/>
        <w:left w:val="none" w:sz="0" w:space="0" w:color="auto"/>
        <w:bottom w:val="none" w:sz="0" w:space="0" w:color="auto"/>
        <w:right w:val="none" w:sz="0" w:space="0" w:color="auto"/>
      </w:divBdr>
    </w:div>
    <w:div w:id="949971534">
      <w:bodyDiv w:val="1"/>
      <w:marLeft w:val="0"/>
      <w:marRight w:val="0"/>
      <w:marTop w:val="0"/>
      <w:marBottom w:val="0"/>
      <w:divBdr>
        <w:top w:val="none" w:sz="0" w:space="0" w:color="auto"/>
        <w:left w:val="none" w:sz="0" w:space="0" w:color="auto"/>
        <w:bottom w:val="none" w:sz="0" w:space="0" w:color="auto"/>
        <w:right w:val="none" w:sz="0" w:space="0" w:color="auto"/>
      </w:divBdr>
    </w:div>
    <w:div w:id="967857647">
      <w:bodyDiv w:val="1"/>
      <w:marLeft w:val="0"/>
      <w:marRight w:val="0"/>
      <w:marTop w:val="0"/>
      <w:marBottom w:val="0"/>
      <w:divBdr>
        <w:top w:val="none" w:sz="0" w:space="0" w:color="auto"/>
        <w:left w:val="none" w:sz="0" w:space="0" w:color="auto"/>
        <w:bottom w:val="none" w:sz="0" w:space="0" w:color="auto"/>
        <w:right w:val="none" w:sz="0" w:space="0" w:color="auto"/>
      </w:divBdr>
    </w:div>
    <w:div w:id="1083721176">
      <w:bodyDiv w:val="1"/>
      <w:marLeft w:val="0"/>
      <w:marRight w:val="0"/>
      <w:marTop w:val="0"/>
      <w:marBottom w:val="0"/>
      <w:divBdr>
        <w:top w:val="none" w:sz="0" w:space="0" w:color="auto"/>
        <w:left w:val="none" w:sz="0" w:space="0" w:color="auto"/>
        <w:bottom w:val="none" w:sz="0" w:space="0" w:color="auto"/>
        <w:right w:val="none" w:sz="0" w:space="0" w:color="auto"/>
      </w:divBdr>
    </w:div>
    <w:div w:id="1112211862">
      <w:bodyDiv w:val="1"/>
      <w:marLeft w:val="0"/>
      <w:marRight w:val="0"/>
      <w:marTop w:val="0"/>
      <w:marBottom w:val="0"/>
      <w:divBdr>
        <w:top w:val="none" w:sz="0" w:space="0" w:color="auto"/>
        <w:left w:val="none" w:sz="0" w:space="0" w:color="auto"/>
        <w:bottom w:val="none" w:sz="0" w:space="0" w:color="auto"/>
        <w:right w:val="none" w:sz="0" w:space="0" w:color="auto"/>
      </w:divBdr>
    </w:div>
    <w:div w:id="1121461264">
      <w:bodyDiv w:val="1"/>
      <w:marLeft w:val="0"/>
      <w:marRight w:val="0"/>
      <w:marTop w:val="0"/>
      <w:marBottom w:val="0"/>
      <w:divBdr>
        <w:top w:val="none" w:sz="0" w:space="0" w:color="auto"/>
        <w:left w:val="none" w:sz="0" w:space="0" w:color="auto"/>
        <w:bottom w:val="none" w:sz="0" w:space="0" w:color="auto"/>
        <w:right w:val="none" w:sz="0" w:space="0" w:color="auto"/>
      </w:divBdr>
    </w:div>
    <w:div w:id="1126393664">
      <w:bodyDiv w:val="1"/>
      <w:marLeft w:val="0"/>
      <w:marRight w:val="0"/>
      <w:marTop w:val="0"/>
      <w:marBottom w:val="0"/>
      <w:divBdr>
        <w:top w:val="none" w:sz="0" w:space="0" w:color="auto"/>
        <w:left w:val="none" w:sz="0" w:space="0" w:color="auto"/>
        <w:bottom w:val="none" w:sz="0" w:space="0" w:color="auto"/>
        <w:right w:val="none" w:sz="0" w:space="0" w:color="auto"/>
      </w:divBdr>
    </w:div>
    <w:div w:id="1137261496">
      <w:bodyDiv w:val="1"/>
      <w:marLeft w:val="0"/>
      <w:marRight w:val="0"/>
      <w:marTop w:val="0"/>
      <w:marBottom w:val="0"/>
      <w:divBdr>
        <w:top w:val="none" w:sz="0" w:space="0" w:color="auto"/>
        <w:left w:val="none" w:sz="0" w:space="0" w:color="auto"/>
        <w:bottom w:val="none" w:sz="0" w:space="0" w:color="auto"/>
        <w:right w:val="none" w:sz="0" w:space="0" w:color="auto"/>
      </w:divBdr>
    </w:div>
    <w:div w:id="1143238271">
      <w:bodyDiv w:val="1"/>
      <w:marLeft w:val="0"/>
      <w:marRight w:val="0"/>
      <w:marTop w:val="0"/>
      <w:marBottom w:val="0"/>
      <w:divBdr>
        <w:top w:val="none" w:sz="0" w:space="0" w:color="auto"/>
        <w:left w:val="none" w:sz="0" w:space="0" w:color="auto"/>
        <w:bottom w:val="none" w:sz="0" w:space="0" w:color="auto"/>
        <w:right w:val="none" w:sz="0" w:space="0" w:color="auto"/>
      </w:divBdr>
    </w:div>
    <w:div w:id="1157453714">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23239672">
      <w:bodyDiv w:val="1"/>
      <w:marLeft w:val="0"/>
      <w:marRight w:val="0"/>
      <w:marTop w:val="0"/>
      <w:marBottom w:val="0"/>
      <w:divBdr>
        <w:top w:val="none" w:sz="0" w:space="0" w:color="auto"/>
        <w:left w:val="none" w:sz="0" w:space="0" w:color="auto"/>
        <w:bottom w:val="none" w:sz="0" w:space="0" w:color="auto"/>
        <w:right w:val="none" w:sz="0" w:space="0" w:color="auto"/>
      </w:divBdr>
    </w:div>
    <w:div w:id="1323660425">
      <w:bodyDiv w:val="1"/>
      <w:marLeft w:val="0"/>
      <w:marRight w:val="0"/>
      <w:marTop w:val="0"/>
      <w:marBottom w:val="0"/>
      <w:divBdr>
        <w:top w:val="none" w:sz="0" w:space="0" w:color="auto"/>
        <w:left w:val="none" w:sz="0" w:space="0" w:color="auto"/>
        <w:bottom w:val="none" w:sz="0" w:space="0" w:color="auto"/>
        <w:right w:val="none" w:sz="0" w:space="0" w:color="auto"/>
      </w:divBdr>
    </w:div>
    <w:div w:id="1405882691">
      <w:bodyDiv w:val="1"/>
      <w:marLeft w:val="0"/>
      <w:marRight w:val="0"/>
      <w:marTop w:val="0"/>
      <w:marBottom w:val="0"/>
      <w:divBdr>
        <w:top w:val="none" w:sz="0" w:space="0" w:color="auto"/>
        <w:left w:val="none" w:sz="0" w:space="0" w:color="auto"/>
        <w:bottom w:val="none" w:sz="0" w:space="0" w:color="auto"/>
        <w:right w:val="none" w:sz="0" w:space="0" w:color="auto"/>
      </w:divBdr>
    </w:div>
    <w:div w:id="1413165750">
      <w:bodyDiv w:val="1"/>
      <w:marLeft w:val="0"/>
      <w:marRight w:val="0"/>
      <w:marTop w:val="0"/>
      <w:marBottom w:val="0"/>
      <w:divBdr>
        <w:top w:val="none" w:sz="0" w:space="0" w:color="auto"/>
        <w:left w:val="none" w:sz="0" w:space="0" w:color="auto"/>
        <w:bottom w:val="none" w:sz="0" w:space="0" w:color="auto"/>
        <w:right w:val="none" w:sz="0" w:space="0" w:color="auto"/>
      </w:divBdr>
    </w:div>
    <w:div w:id="1482651323">
      <w:bodyDiv w:val="1"/>
      <w:marLeft w:val="0"/>
      <w:marRight w:val="0"/>
      <w:marTop w:val="0"/>
      <w:marBottom w:val="0"/>
      <w:divBdr>
        <w:top w:val="none" w:sz="0" w:space="0" w:color="auto"/>
        <w:left w:val="none" w:sz="0" w:space="0" w:color="auto"/>
        <w:bottom w:val="none" w:sz="0" w:space="0" w:color="auto"/>
        <w:right w:val="none" w:sz="0" w:space="0" w:color="auto"/>
      </w:divBdr>
    </w:div>
    <w:div w:id="1574195446">
      <w:bodyDiv w:val="1"/>
      <w:marLeft w:val="0"/>
      <w:marRight w:val="0"/>
      <w:marTop w:val="0"/>
      <w:marBottom w:val="0"/>
      <w:divBdr>
        <w:top w:val="none" w:sz="0" w:space="0" w:color="auto"/>
        <w:left w:val="none" w:sz="0" w:space="0" w:color="auto"/>
        <w:bottom w:val="none" w:sz="0" w:space="0" w:color="auto"/>
        <w:right w:val="none" w:sz="0" w:space="0" w:color="auto"/>
      </w:divBdr>
    </w:div>
    <w:div w:id="1592548996">
      <w:bodyDiv w:val="1"/>
      <w:marLeft w:val="0"/>
      <w:marRight w:val="0"/>
      <w:marTop w:val="0"/>
      <w:marBottom w:val="0"/>
      <w:divBdr>
        <w:top w:val="none" w:sz="0" w:space="0" w:color="auto"/>
        <w:left w:val="none" w:sz="0" w:space="0" w:color="auto"/>
        <w:bottom w:val="none" w:sz="0" w:space="0" w:color="auto"/>
        <w:right w:val="none" w:sz="0" w:space="0" w:color="auto"/>
      </w:divBdr>
    </w:div>
    <w:div w:id="1621180516">
      <w:bodyDiv w:val="1"/>
      <w:marLeft w:val="0"/>
      <w:marRight w:val="0"/>
      <w:marTop w:val="0"/>
      <w:marBottom w:val="0"/>
      <w:divBdr>
        <w:top w:val="none" w:sz="0" w:space="0" w:color="auto"/>
        <w:left w:val="none" w:sz="0" w:space="0" w:color="auto"/>
        <w:bottom w:val="none" w:sz="0" w:space="0" w:color="auto"/>
        <w:right w:val="none" w:sz="0" w:space="0" w:color="auto"/>
      </w:divBdr>
    </w:div>
    <w:div w:id="1658800517">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95036757">
      <w:bodyDiv w:val="1"/>
      <w:marLeft w:val="0"/>
      <w:marRight w:val="0"/>
      <w:marTop w:val="0"/>
      <w:marBottom w:val="0"/>
      <w:divBdr>
        <w:top w:val="none" w:sz="0" w:space="0" w:color="auto"/>
        <w:left w:val="none" w:sz="0" w:space="0" w:color="auto"/>
        <w:bottom w:val="none" w:sz="0" w:space="0" w:color="auto"/>
        <w:right w:val="none" w:sz="0" w:space="0" w:color="auto"/>
      </w:divBdr>
    </w:div>
    <w:div w:id="1736508055">
      <w:bodyDiv w:val="1"/>
      <w:marLeft w:val="0"/>
      <w:marRight w:val="0"/>
      <w:marTop w:val="0"/>
      <w:marBottom w:val="0"/>
      <w:divBdr>
        <w:top w:val="none" w:sz="0" w:space="0" w:color="auto"/>
        <w:left w:val="none" w:sz="0" w:space="0" w:color="auto"/>
        <w:bottom w:val="none" w:sz="0" w:space="0" w:color="auto"/>
        <w:right w:val="none" w:sz="0" w:space="0" w:color="auto"/>
      </w:divBdr>
    </w:div>
    <w:div w:id="1811051613">
      <w:bodyDiv w:val="1"/>
      <w:marLeft w:val="0"/>
      <w:marRight w:val="0"/>
      <w:marTop w:val="0"/>
      <w:marBottom w:val="0"/>
      <w:divBdr>
        <w:top w:val="none" w:sz="0" w:space="0" w:color="auto"/>
        <w:left w:val="none" w:sz="0" w:space="0" w:color="auto"/>
        <w:bottom w:val="none" w:sz="0" w:space="0" w:color="auto"/>
        <w:right w:val="none" w:sz="0" w:space="0" w:color="auto"/>
      </w:divBdr>
    </w:div>
    <w:div w:id="1991399199">
      <w:bodyDiv w:val="1"/>
      <w:marLeft w:val="0"/>
      <w:marRight w:val="0"/>
      <w:marTop w:val="0"/>
      <w:marBottom w:val="0"/>
      <w:divBdr>
        <w:top w:val="none" w:sz="0" w:space="0" w:color="auto"/>
        <w:left w:val="none" w:sz="0" w:space="0" w:color="auto"/>
        <w:bottom w:val="none" w:sz="0" w:space="0" w:color="auto"/>
        <w:right w:val="none" w:sz="0" w:space="0" w:color="auto"/>
      </w:divBdr>
    </w:div>
    <w:div w:id="2041929595">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6708665">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26925300">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0.xml"/><Relationship Id="rId5" Type="http://schemas.openxmlformats.org/officeDocument/2006/relationships/webSettings" Target="webSettings.xml"/><Relationship Id="rId15" Type="http://schemas.openxmlformats.org/officeDocument/2006/relationships/chart" Target="charts/chart40.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0.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package" Target="../embeddings/Microsoft_Excel_Worksheet30.xlsx"/><Relationship Id="rId2" Type="http://schemas.microsoft.com/office/2011/relationships/chartColorStyle" Target="colors40.xml"/><Relationship Id="rId1" Type="http://schemas.microsoft.com/office/2011/relationships/chartStyle" Target="style40.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Count</c:v>
                </c:pt>
              </c:strCache>
            </c:strRef>
          </c:tx>
          <c:spPr>
            <a:solidFill>
              <a:schemeClr val="accent1"/>
            </a:solidFill>
            <a:ln>
              <a:noFill/>
            </a:ln>
            <a:effectLst/>
          </c:spPr>
          <c:invertIfNegative val="0"/>
          <c:cat>
            <c:strRef>
              <c:f>Sheet1!$A$2:$A$9</c:f>
              <c:strCache>
                <c:ptCount val="8"/>
                <c:pt idx="0">
                  <c:v>Smart TV</c:v>
                </c:pt>
                <c:pt idx="1">
                  <c:v>Video Streaming Device</c:v>
                </c:pt>
                <c:pt idx="2">
                  <c:v>Smart Speaker or Personal Voice Assistant</c:v>
                </c:pt>
                <c:pt idx="3">
                  <c:v>Smart Camera</c:v>
                </c:pt>
                <c:pt idx="4">
                  <c:v>Motion/Contact Sensor</c:v>
                </c:pt>
                <c:pt idx="5">
                  <c:v>Smart Display</c:v>
                </c:pt>
                <c:pt idx="6">
                  <c:v>Smart Lights</c:v>
                </c:pt>
                <c:pt idx="7">
                  <c:v>Smart Thermostat</c:v>
                </c:pt>
              </c:strCache>
            </c:strRef>
          </c:cat>
          <c:val>
            <c:numRef>
              <c:f>Sheet1!$B$2:$B$9</c:f>
              <c:numCache>
                <c:formatCode>General</c:formatCode>
                <c:ptCount val="8"/>
                <c:pt idx="0">
                  <c:v>15</c:v>
                </c:pt>
                <c:pt idx="1">
                  <c:v>12</c:v>
                </c:pt>
                <c:pt idx="2">
                  <c:v>12</c:v>
                </c:pt>
                <c:pt idx="3">
                  <c:v>12</c:v>
                </c:pt>
                <c:pt idx="4">
                  <c:v>10</c:v>
                </c:pt>
                <c:pt idx="5">
                  <c:v>10</c:v>
                </c:pt>
                <c:pt idx="6">
                  <c:v>9</c:v>
                </c:pt>
                <c:pt idx="7">
                  <c:v>7</c:v>
                </c:pt>
              </c:numCache>
            </c:numRef>
          </c:val>
          <c:extLst>
            <c:ext xmlns:c16="http://schemas.microsoft.com/office/drawing/2014/chart" uri="{C3380CC4-5D6E-409C-BE32-E72D297353CC}">
              <c16:uniqueId val="{00000000-FA25-C949-A501-DADC677D2BE3}"/>
            </c:ext>
          </c:extLst>
        </c:ser>
        <c:dLbls>
          <c:showLegendKey val="0"/>
          <c:showVal val="0"/>
          <c:showCatName val="0"/>
          <c:showSerName val="0"/>
          <c:showPercent val="0"/>
          <c:showBubbleSize val="0"/>
        </c:dLbls>
        <c:gapWidth val="182"/>
        <c:axId val="533829088"/>
        <c:axId val="533830768"/>
      </c:barChart>
      <c:catAx>
        <c:axId val="5338290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830768"/>
        <c:crosses val="autoZero"/>
        <c:auto val="1"/>
        <c:lblAlgn val="ctr"/>
        <c:lblOffset val="100"/>
        <c:noMultiLvlLbl val="0"/>
      </c:catAx>
      <c:valAx>
        <c:axId val="5338307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829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Count</c:v>
                </c:pt>
              </c:strCache>
            </c:strRef>
          </c:tx>
          <c:spPr>
            <a:solidFill>
              <a:schemeClr val="accent1"/>
            </a:solidFill>
            <a:ln>
              <a:noFill/>
            </a:ln>
            <a:effectLst/>
          </c:spPr>
          <c:invertIfNegative val="0"/>
          <c:cat>
            <c:strRef>
              <c:f>Sheet1!$A$2:$A$9</c:f>
              <c:strCache>
                <c:ptCount val="8"/>
                <c:pt idx="0">
                  <c:v>Smart TV</c:v>
                </c:pt>
                <c:pt idx="1">
                  <c:v>Video Streaming Device</c:v>
                </c:pt>
                <c:pt idx="2">
                  <c:v>Smart Speaker or Personal Voice Assistant</c:v>
                </c:pt>
                <c:pt idx="3">
                  <c:v>Smart Camera</c:v>
                </c:pt>
                <c:pt idx="4">
                  <c:v>Motion/Contact Sensor</c:v>
                </c:pt>
                <c:pt idx="5">
                  <c:v>Smart Display</c:v>
                </c:pt>
                <c:pt idx="6">
                  <c:v>Smart Lights</c:v>
                </c:pt>
                <c:pt idx="7">
                  <c:v>Smart Thermostat</c:v>
                </c:pt>
              </c:strCache>
            </c:strRef>
          </c:cat>
          <c:val>
            <c:numRef>
              <c:f>Sheet1!$B$2:$B$9</c:f>
              <c:numCache>
                <c:formatCode>General</c:formatCode>
                <c:ptCount val="8"/>
                <c:pt idx="0">
                  <c:v>15</c:v>
                </c:pt>
                <c:pt idx="1">
                  <c:v>12</c:v>
                </c:pt>
                <c:pt idx="2">
                  <c:v>12</c:v>
                </c:pt>
                <c:pt idx="3">
                  <c:v>12</c:v>
                </c:pt>
                <c:pt idx="4">
                  <c:v>10</c:v>
                </c:pt>
                <c:pt idx="5">
                  <c:v>10</c:v>
                </c:pt>
                <c:pt idx="6">
                  <c:v>9</c:v>
                </c:pt>
                <c:pt idx="7">
                  <c:v>7</c:v>
                </c:pt>
              </c:numCache>
            </c:numRef>
          </c:val>
          <c:extLst>
            <c:ext xmlns:c16="http://schemas.microsoft.com/office/drawing/2014/chart" uri="{C3380CC4-5D6E-409C-BE32-E72D297353CC}">
              <c16:uniqueId val="{00000000-FA25-C949-A501-DADC677D2BE3}"/>
            </c:ext>
          </c:extLst>
        </c:ser>
        <c:dLbls>
          <c:showLegendKey val="0"/>
          <c:showVal val="0"/>
          <c:showCatName val="0"/>
          <c:showSerName val="0"/>
          <c:showPercent val="0"/>
          <c:showBubbleSize val="0"/>
        </c:dLbls>
        <c:gapWidth val="182"/>
        <c:axId val="533829088"/>
        <c:axId val="533830768"/>
      </c:barChart>
      <c:catAx>
        <c:axId val="5338290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830768"/>
        <c:crosses val="autoZero"/>
        <c:auto val="1"/>
        <c:lblAlgn val="ctr"/>
        <c:lblOffset val="100"/>
        <c:noMultiLvlLbl val="0"/>
      </c:catAx>
      <c:valAx>
        <c:axId val="5338307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829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hares</c:v>
                </c:pt>
              </c:strCache>
            </c:strRef>
          </c:tx>
          <c:spPr>
            <a:solidFill>
              <a:schemeClr val="accent1"/>
            </a:solidFill>
            <a:ln>
              <a:noFill/>
            </a:ln>
            <a:effectLst/>
          </c:spPr>
          <c:invertIfNegative val="0"/>
          <c:cat>
            <c:strRef>
              <c:f>Sheet1!$A$2:$A$6</c:f>
              <c:strCache>
                <c:ptCount val="5"/>
                <c:pt idx="0">
                  <c:v>Smart Camera</c:v>
                </c:pt>
                <c:pt idx="1">
                  <c:v>Security Alarm</c:v>
                </c:pt>
                <c:pt idx="2">
                  <c:v>Motion Sensor</c:v>
                </c:pt>
                <c:pt idx="3">
                  <c:v>Flood Alarm</c:v>
                </c:pt>
                <c:pt idx="4">
                  <c:v>Smart Lock</c:v>
                </c:pt>
              </c:strCache>
            </c:strRef>
          </c:cat>
          <c:val>
            <c:numRef>
              <c:f>Sheet1!$B$2:$B$6</c:f>
              <c:numCache>
                <c:formatCode>General</c:formatCode>
                <c:ptCount val="5"/>
                <c:pt idx="0">
                  <c:v>6</c:v>
                </c:pt>
                <c:pt idx="1">
                  <c:v>4</c:v>
                </c:pt>
                <c:pt idx="2">
                  <c:v>4</c:v>
                </c:pt>
                <c:pt idx="3">
                  <c:v>3</c:v>
                </c:pt>
                <c:pt idx="4">
                  <c:v>3</c:v>
                </c:pt>
              </c:numCache>
            </c:numRef>
          </c:val>
          <c:extLst>
            <c:ext xmlns:c16="http://schemas.microsoft.com/office/drawing/2014/chart" uri="{C3380CC4-5D6E-409C-BE32-E72D297353CC}">
              <c16:uniqueId val="{00000000-8CF6-5B41-9239-AE74E1CFA469}"/>
            </c:ext>
          </c:extLst>
        </c:ser>
        <c:dLbls>
          <c:showLegendKey val="0"/>
          <c:showVal val="0"/>
          <c:showCatName val="0"/>
          <c:showSerName val="0"/>
          <c:showPercent val="0"/>
          <c:showBubbleSize val="0"/>
        </c:dLbls>
        <c:gapWidth val="219"/>
        <c:overlap val="-27"/>
        <c:axId val="534944400"/>
        <c:axId val="535831920"/>
      </c:barChart>
      <c:catAx>
        <c:axId val="534944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31920"/>
        <c:crosses val="autoZero"/>
        <c:auto val="1"/>
        <c:lblAlgn val="ctr"/>
        <c:lblOffset val="100"/>
        <c:noMultiLvlLbl val="0"/>
      </c:catAx>
      <c:valAx>
        <c:axId val="535831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4944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Relationship of Respondents with People they would Share their Smart Home Devices with</c:v>
                </c:pt>
              </c:strCache>
            </c:strRef>
          </c:tx>
          <c:spPr>
            <a:solidFill>
              <a:schemeClr val="accent1"/>
            </a:solidFill>
            <a:ln w="19050">
              <a:solidFill>
                <a:schemeClr val="lt1"/>
              </a:solidFill>
            </a:ln>
            <a:effectLst/>
          </c:spPr>
          <c:invertIfNegative val="0"/>
          <c:dPt>
            <c:idx val="0"/>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1-7A7F-5A41-A28F-E95B2904C9E6}"/>
              </c:ext>
            </c:extLst>
          </c:dPt>
          <c:dPt>
            <c:idx val="1"/>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3-7A7F-5A41-A28F-E95B2904C9E6}"/>
              </c:ext>
            </c:extLst>
          </c:dPt>
          <c:dPt>
            <c:idx val="2"/>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5-7A7F-5A41-A28F-E95B2904C9E6}"/>
              </c:ext>
            </c:extLst>
          </c:dPt>
          <c:dPt>
            <c:idx val="3"/>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7-7A7F-5A41-A28F-E95B2904C9E6}"/>
              </c:ext>
            </c:extLst>
          </c:dPt>
          <c:dPt>
            <c:idx val="4"/>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9-7A7F-5A41-A28F-E95B2904C9E6}"/>
              </c:ext>
            </c:extLst>
          </c:dPt>
          <c:cat>
            <c:strRef>
              <c:f>Sheet1!$A$2:$A$6</c:f>
              <c:strCache>
                <c:ptCount val="5"/>
                <c:pt idx="0">
                  <c:v>Spouse/Partner</c:v>
                </c:pt>
                <c:pt idx="1">
                  <c:v>Family</c:v>
                </c:pt>
                <c:pt idx="2">
                  <c:v>Friend</c:v>
                </c:pt>
                <c:pt idx="3">
                  <c:v>Acquaintance</c:v>
                </c:pt>
                <c:pt idx="4">
                  <c:v>Coworker</c:v>
                </c:pt>
              </c:strCache>
            </c:strRef>
          </c:cat>
          <c:val>
            <c:numRef>
              <c:f>Sheet1!$B$2:$B$6</c:f>
              <c:numCache>
                <c:formatCode>General</c:formatCode>
                <c:ptCount val="5"/>
                <c:pt idx="0">
                  <c:v>5</c:v>
                </c:pt>
                <c:pt idx="1">
                  <c:v>13</c:v>
                </c:pt>
                <c:pt idx="2">
                  <c:v>7</c:v>
                </c:pt>
                <c:pt idx="3">
                  <c:v>4</c:v>
                </c:pt>
                <c:pt idx="4">
                  <c:v>4</c:v>
                </c:pt>
              </c:numCache>
            </c:numRef>
          </c:val>
          <c:extLst>
            <c:ext xmlns:c16="http://schemas.microsoft.com/office/drawing/2014/chart" uri="{C3380CC4-5D6E-409C-BE32-E72D297353CC}">
              <c16:uniqueId val="{0000000A-7A7F-5A41-A28F-E95B2904C9E6}"/>
            </c:ext>
          </c:extLst>
        </c:ser>
        <c:dLbls>
          <c:showLegendKey val="0"/>
          <c:showVal val="0"/>
          <c:showCatName val="0"/>
          <c:showSerName val="0"/>
          <c:showPercent val="0"/>
          <c:showBubbleSize val="0"/>
        </c:dLbls>
        <c:gapWidth val="100"/>
        <c:axId val="498832064"/>
        <c:axId val="498833312"/>
      </c:barChart>
      <c:catAx>
        <c:axId val="49883206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833312"/>
        <c:crosses val="autoZero"/>
        <c:auto val="1"/>
        <c:lblAlgn val="ctr"/>
        <c:lblOffset val="100"/>
        <c:noMultiLvlLbl val="0"/>
      </c:catAx>
      <c:valAx>
        <c:axId val="498833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8320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Where do people with whom respondents wanted to share their smart home devices live</c:v>
                </c:pt>
              </c:strCache>
            </c:strRef>
          </c:tx>
          <c:spPr>
            <a:solidFill>
              <a:schemeClr val="accent1"/>
            </a:solidFill>
            <a:ln w="19050">
              <a:solidFill>
                <a:schemeClr val="lt1"/>
              </a:solidFill>
            </a:ln>
            <a:effectLst/>
          </c:spPr>
          <c:invertIfNegative val="0"/>
          <c:dPt>
            <c:idx val="0"/>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1-0074-F343-AED4-524BFAF71894}"/>
              </c:ext>
            </c:extLst>
          </c:dPt>
          <c:dPt>
            <c:idx val="1"/>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3-0074-F343-AED4-524BFAF71894}"/>
              </c:ext>
            </c:extLst>
          </c:dPt>
          <c:dPt>
            <c:idx val="2"/>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5-0074-F343-AED4-524BFAF71894}"/>
              </c:ext>
            </c:extLst>
          </c:dPt>
          <c:dPt>
            <c:idx val="3"/>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7-0074-F343-AED4-524BFAF71894}"/>
              </c:ext>
            </c:extLst>
          </c:dPt>
          <c:dPt>
            <c:idx val="4"/>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9-0074-F343-AED4-524BFAF71894}"/>
              </c:ext>
            </c:extLst>
          </c:dPt>
          <c:dPt>
            <c:idx val="5"/>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B-0074-F343-AED4-524BFAF71894}"/>
              </c:ext>
            </c:extLst>
          </c:dPt>
          <c:cat>
            <c:strRef>
              <c:f>Sheet1!$A$2:$A$7</c:f>
              <c:strCache>
                <c:ptCount val="6"/>
                <c:pt idx="0">
                  <c:v>In their house</c:v>
                </c:pt>
                <c:pt idx="1">
                  <c:v>In their neighbourhood but not in my house</c:v>
                </c:pt>
                <c:pt idx="2">
                  <c:v>In their town but not in my neighbourhood</c:v>
                </c:pt>
                <c:pt idx="3">
                  <c:v>In their state but not in my town</c:v>
                </c:pt>
                <c:pt idx="4">
                  <c:v>In their country but not in my state</c:v>
                </c:pt>
                <c:pt idx="5">
                  <c:v>Outside of their country</c:v>
                </c:pt>
              </c:strCache>
            </c:strRef>
          </c:cat>
          <c:val>
            <c:numRef>
              <c:f>Sheet1!$B$2:$B$7</c:f>
              <c:numCache>
                <c:formatCode>General</c:formatCode>
                <c:ptCount val="6"/>
                <c:pt idx="0">
                  <c:v>11</c:v>
                </c:pt>
                <c:pt idx="1">
                  <c:v>4</c:v>
                </c:pt>
                <c:pt idx="2">
                  <c:v>6</c:v>
                </c:pt>
                <c:pt idx="3">
                  <c:v>3</c:v>
                </c:pt>
                <c:pt idx="4">
                  <c:v>7</c:v>
                </c:pt>
                <c:pt idx="5">
                  <c:v>2</c:v>
                </c:pt>
              </c:numCache>
            </c:numRef>
          </c:val>
          <c:extLst>
            <c:ext xmlns:c16="http://schemas.microsoft.com/office/drawing/2014/chart" uri="{C3380CC4-5D6E-409C-BE32-E72D297353CC}">
              <c16:uniqueId val="{0000000C-0074-F343-AED4-524BFAF71894}"/>
            </c:ext>
          </c:extLst>
        </c:ser>
        <c:dLbls>
          <c:showLegendKey val="0"/>
          <c:showVal val="0"/>
          <c:showCatName val="0"/>
          <c:showSerName val="0"/>
          <c:showPercent val="0"/>
          <c:showBubbleSize val="0"/>
        </c:dLbls>
        <c:gapWidth val="100"/>
        <c:axId val="497125280"/>
        <c:axId val="497261536"/>
      </c:barChart>
      <c:catAx>
        <c:axId val="497125280"/>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261536"/>
        <c:crosses val="autoZero"/>
        <c:auto val="1"/>
        <c:lblAlgn val="ctr"/>
        <c:lblOffset val="100"/>
        <c:noMultiLvlLbl val="0"/>
      </c:catAx>
      <c:valAx>
        <c:axId val="4972615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125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Where do people with whom respondents wanted to share their smart home devices live</c:v>
                </c:pt>
              </c:strCache>
            </c:strRef>
          </c:tx>
          <c:spPr>
            <a:solidFill>
              <a:schemeClr val="accent1"/>
            </a:solidFill>
            <a:ln w="19050">
              <a:solidFill>
                <a:schemeClr val="lt1"/>
              </a:solidFill>
            </a:ln>
            <a:effectLst/>
          </c:spPr>
          <c:invertIfNegative val="0"/>
          <c:dPt>
            <c:idx val="0"/>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1-0074-F343-AED4-524BFAF71894}"/>
              </c:ext>
            </c:extLst>
          </c:dPt>
          <c:dPt>
            <c:idx val="1"/>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3-0074-F343-AED4-524BFAF71894}"/>
              </c:ext>
            </c:extLst>
          </c:dPt>
          <c:dPt>
            <c:idx val="2"/>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5-0074-F343-AED4-524BFAF71894}"/>
              </c:ext>
            </c:extLst>
          </c:dPt>
          <c:dPt>
            <c:idx val="3"/>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7-0074-F343-AED4-524BFAF71894}"/>
              </c:ext>
            </c:extLst>
          </c:dPt>
          <c:dPt>
            <c:idx val="4"/>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9-0074-F343-AED4-524BFAF71894}"/>
              </c:ext>
            </c:extLst>
          </c:dPt>
          <c:dPt>
            <c:idx val="5"/>
            <c:invertIfNegative val="0"/>
            <c:bubble3D val="0"/>
            <c:spPr>
              <a:solidFill>
                <a:schemeClr val="accent1"/>
              </a:solidFill>
              <a:ln w="19050">
                <a:solidFill>
                  <a:schemeClr val="lt1"/>
                </a:solidFill>
              </a:ln>
              <a:effectLst/>
            </c:spPr>
            <c:extLst>
              <c:ext xmlns:c16="http://schemas.microsoft.com/office/drawing/2014/chart" uri="{C3380CC4-5D6E-409C-BE32-E72D297353CC}">
                <c16:uniqueId val="{0000000B-0074-F343-AED4-524BFAF71894}"/>
              </c:ext>
            </c:extLst>
          </c:dPt>
          <c:cat>
            <c:strRef>
              <c:f>Sheet1!$A$2:$A$7</c:f>
              <c:strCache>
                <c:ptCount val="6"/>
                <c:pt idx="0">
                  <c:v>In their house</c:v>
                </c:pt>
                <c:pt idx="1">
                  <c:v>In their neighbourhood but not in my house</c:v>
                </c:pt>
                <c:pt idx="2">
                  <c:v>In their town but not in my neighbourhood</c:v>
                </c:pt>
                <c:pt idx="3">
                  <c:v>In their state but not in my town</c:v>
                </c:pt>
                <c:pt idx="4">
                  <c:v>In their country but not in my state</c:v>
                </c:pt>
                <c:pt idx="5">
                  <c:v>Outside of their country</c:v>
                </c:pt>
              </c:strCache>
            </c:strRef>
          </c:cat>
          <c:val>
            <c:numRef>
              <c:f>Sheet1!$B$2:$B$7</c:f>
              <c:numCache>
                <c:formatCode>General</c:formatCode>
                <c:ptCount val="6"/>
                <c:pt idx="0">
                  <c:v>11</c:v>
                </c:pt>
                <c:pt idx="1">
                  <c:v>4</c:v>
                </c:pt>
                <c:pt idx="2">
                  <c:v>6</c:v>
                </c:pt>
                <c:pt idx="3">
                  <c:v>3</c:v>
                </c:pt>
                <c:pt idx="4">
                  <c:v>7</c:v>
                </c:pt>
                <c:pt idx="5">
                  <c:v>2</c:v>
                </c:pt>
              </c:numCache>
            </c:numRef>
          </c:val>
          <c:extLst>
            <c:ext xmlns:c16="http://schemas.microsoft.com/office/drawing/2014/chart" uri="{C3380CC4-5D6E-409C-BE32-E72D297353CC}">
              <c16:uniqueId val="{0000000C-0074-F343-AED4-524BFAF71894}"/>
            </c:ext>
          </c:extLst>
        </c:ser>
        <c:dLbls>
          <c:showLegendKey val="0"/>
          <c:showVal val="0"/>
          <c:showCatName val="0"/>
          <c:showSerName val="0"/>
          <c:showPercent val="0"/>
          <c:showBubbleSize val="0"/>
        </c:dLbls>
        <c:gapWidth val="100"/>
        <c:axId val="497125280"/>
        <c:axId val="497261536"/>
      </c:barChart>
      <c:catAx>
        <c:axId val="497125280"/>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261536"/>
        <c:crosses val="autoZero"/>
        <c:auto val="1"/>
        <c:lblAlgn val="ctr"/>
        <c:lblOffset val="100"/>
        <c:noMultiLvlLbl val="0"/>
      </c:catAx>
      <c:valAx>
        <c:axId val="4972615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125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E9EB6-B159-C545-B29F-012B21F55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10</Pages>
  <Words>14312</Words>
  <Characters>81581</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Manager/>
  <Company>ACM</Company>
  <LinksUpToDate>false</LinksUpToDate>
  <CharactersWithSpaces>95702</CharactersWithSpaces>
  <SharedDoc>false</SharedDoc>
  <HyperlinkBase/>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Abhiditya Jha</cp:lastModifiedBy>
  <cp:revision>6</cp:revision>
  <cp:lastPrinted>2018-10-19T03:30:00Z</cp:lastPrinted>
  <dcterms:created xsi:type="dcterms:W3CDTF">2019-01-14T17:44:00Z</dcterms:created>
  <dcterms:modified xsi:type="dcterms:W3CDTF">2019-01-16T04: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ZOTERO_PREF_1">
    <vt:lpwstr>&lt;data data-version="3" zotero-version="5.0.58"&gt;&lt;session id="5yIh0MbE"/&gt;&lt;style id="http://www.zotero.org/styles/acm-sigchi-proceedings" hasBibliography="1" bibliographyStyleHasBeenSet="1"/&gt;&lt;prefs&gt;&lt;pref name="fieldType" value="Field"/&gt;&lt;pref name="automaticJ</vt:lpwstr>
  </property>
  <property fmtid="{D5CDD505-2E9C-101B-9397-08002B2CF9AE}" pid="5" name="ZOTERO_PREF_2">
    <vt:lpwstr>ournalAbbreviations" value="true"/&gt;&lt;/prefs&gt;&lt;/data&gt;</vt:lpwstr>
  </property>
</Properties>
</file>